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B58BDF4"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8839BA">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788A185A"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8839BA">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77BF2EC4"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1"/>
      <w:r w:rsidR="00CD7FB7" w:rsidRPr="0045341A">
        <w:rPr>
          <w:lang w:val="de-DE"/>
        </w:rPr>
        <w:t>MQ</w:t>
      </w:r>
      <w:commentRangeEnd w:id="1"/>
      <w:r w:rsidR="00CB314C">
        <w:rPr>
          <w:rStyle w:val="Kommentarzeichen"/>
        </w:rPr>
        <w:commentReference w:id="1"/>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8839BA">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5CB1E6FB"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8839BA">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6F1BEAF1" w14:textId="36A64109" w:rsidR="00590209" w:rsidRDefault="008839BA" w:rsidP="00332E98">
      <w:pPr>
        <w:jc w:val="both"/>
        <w:rPr>
          <w:lang w:val="de-DE"/>
        </w:rPr>
      </w:pPr>
      <w:r w:rsidRPr="00C56C67">
        <w:rPr>
          <w:lang w:val="de-DE"/>
        </w:rPr>
        <w:t xml:space="preserve">Der als Bestandteil von JavaEE spezifizierte Standard JMS stellt als API eine Möglichkeit der Interaktion von Java-Anwendungen mit einer Message Oriented Middleware (MOM) zur Verfügung. Dies ist durch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Pr="00C56C67">
        <w:rPr>
          <w:lang w:val="de-DE"/>
        </w:rPr>
        <w:t xml:space="preserve">Abbildung </w:t>
      </w:r>
      <w:r w:rsidRPr="00C56C67">
        <w:rPr>
          <w:noProof/>
          <w:lang w:val="de-DE"/>
        </w:rPr>
        <w:t>1</w:t>
      </w:r>
      <w:r w:rsidRPr="00C56C67">
        <w:rPr>
          <w:lang w:val="de-DE"/>
        </w:rPr>
        <w:fldChar w:fldCharType="end"/>
      </w:r>
      <w:r w:rsidRPr="00C56C67">
        <w:rPr>
          <w:lang w:val="de-DE"/>
        </w:rPr>
        <w:t xml:space="preserve"> verdeutlicht.</w:t>
      </w:r>
      <w:r w:rsidRPr="0041201A">
        <w:rPr>
          <w:lang w:val="de-DE"/>
        </w:rPr>
        <w:t xml:space="preserve"> </w:t>
      </w:r>
      <w:r w:rsidR="00590209">
        <w:rPr>
          <w:lang w:val="de-DE"/>
        </w:rPr>
        <w:t>Vom Grundsatz her stellt die Message Oriented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rPr>
          <w:noProof/>
          <w:lang w:val="de-DE" w:eastAsia="de-DE"/>
        </w:rPr>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5D82C100" w:rsidR="00590209" w:rsidRDefault="00590209" w:rsidP="00332E98">
      <w:pPr>
        <w:pStyle w:val="Beschriftung"/>
        <w:jc w:val="both"/>
        <w:rPr>
          <w:lang w:val="de-DE"/>
        </w:rPr>
      </w:pPr>
      <w:bookmarkStart w:id="2"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1</w:t>
      </w:r>
      <w:r>
        <w:fldChar w:fldCharType="end"/>
      </w:r>
      <w:bookmarkEnd w:id="2"/>
      <w:r w:rsidR="00CB314C" w:rsidRPr="00F30867">
        <w:rPr>
          <w:lang w:val="de-DE"/>
        </w:rPr>
        <w:t>:</w:t>
      </w:r>
      <w:r w:rsidRPr="006730F2">
        <w:rPr>
          <w:lang w:val="de-DE"/>
        </w:rPr>
        <w:t xml:space="preserve"> Clients in verschiedenen Rollen kommunizieren mit dem JMS Provider (hier eine MOM) über die JMS API </w:t>
      </w:r>
      <w:r>
        <w:fldChar w:fldCharType="begin"/>
      </w:r>
      <w:r w:rsidR="008839BA">
        <w:rPr>
          <w:lang w:val="de-DE"/>
        </w:rPr>
        <w:instrText xml:space="preserve"> ADDIN ZOTERO_ITEM CSL_CITATION {"citationID":"suWjpYoF","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fldChar w:fldCharType="separate"/>
      </w:r>
      <w:r w:rsidR="009613A6" w:rsidRPr="006730F2">
        <w:rPr>
          <w:lang w:val="de-DE"/>
        </w:rPr>
        <w:t>[4]</w:t>
      </w:r>
      <w:r>
        <w:fldChar w:fldCharType="end"/>
      </w:r>
    </w:p>
    <w:p w14:paraId="21AA048E" w14:textId="77777777" w:rsidR="00590209" w:rsidRDefault="00590209" w:rsidP="00332E98">
      <w:pPr>
        <w:jc w:val="both"/>
        <w:rPr>
          <w:lang w:val="de-DE"/>
        </w:rPr>
      </w:pPr>
    </w:p>
    <w:p w14:paraId="646A354B" w14:textId="77777777" w:rsidR="00C8550B" w:rsidRDefault="00C8550B" w:rsidP="00C8550B">
      <w:pPr>
        <w:jc w:val="both"/>
        <w:rPr>
          <w:lang w:val="de-DE"/>
        </w:rPr>
      </w:pPr>
      <w:r w:rsidRPr="00C8550B">
        <w:rPr>
          <w:lang w:val="de-DE"/>
        </w:rPr>
        <w:lastRenderedPageBreak/>
        <w:t xml:space="preserve">Wenn eine Komponente JMS nutzt, wird diese als Client bezeichnet. Dieser kann mithilfe von JMS senden oder empfangen. Dabei bietet JMS die Möglichkeit eines asynchronen Austausches gleichberechtigter Partner die nicht dem strengen Client-Server-Modell enspricht </w:t>
      </w:r>
      <w:r w:rsidRPr="00C8550B">
        <w:rPr>
          <w:lang w:val="de-DE"/>
        </w:rPr>
        <w:fldChar w:fldCharType="begin"/>
      </w:r>
      <w:r w:rsidRPr="00C8550B">
        <w:rPr>
          <w:lang w:val="de-DE"/>
        </w:rPr>
        <w:instrText xml:space="preserve"> ADDIN ZOTERO_ITEM CSL_CITATION {"citationID":"HEsgPzzU","properties":{"formattedCitation":"[5]","plainCitation":"[5]"},"citationItems":[{"id":1819,"uris":["http://zotero.org/groups/753033/items/F5TFKG3X"],"uri":["http://zotero.org/groups/753033/items/F5TFKG3X"],"itemData":{"id":1819,"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Pr="00C8550B">
        <w:t>[5]</w:t>
      </w:r>
      <w:r w:rsidRPr="00C8550B">
        <w:rPr>
          <w:lang w:val="de-DE"/>
        </w:rPr>
        <w:fldChar w:fldCharType="end"/>
      </w:r>
      <w:r w:rsidRPr="00C8550B">
        <w:rPr>
          <w:lang w:val="de-DE"/>
        </w:rPr>
        <w:t>. Dies bedeutet, dass nicht alle Kommunikationspartner zu einem Austausch gleichzeitig erreichbar sein müssen, um eine Verlustfreie Kommunikation zu gewährleisten zu können, auch wenn dieser vorübergehend nicht erreichbar ist.</w:t>
      </w:r>
      <w:r>
        <w:rPr>
          <w:lang w:val="de-DE"/>
        </w:rPr>
        <w:t xml:space="preserve">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6662198B" w14:textId="77777777" w:rsidR="00C8550B" w:rsidRPr="000A5242" w:rsidRDefault="00C8550B" w:rsidP="00C8550B">
      <w:pPr>
        <w:jc w:val="both"/>
        <w:rPr>
          <w:lang w:val="de-DE"/>
        </w:rPr>
      </w:pPr>
      <w:r w:rsidRPr="00C8550B">
        <w:rPr>
          <w:lang w:val="de-DE"/>
        </w:rPr>
        <w:t xml:space="preserve">JMS bietet zur Übermittlung von Nachrichten zwei Arten von JMS-Destinations an, Queue und Topic. Die Queue dient der asynchronen Point-to-Point Kommunikation. Die Queue und Topic stellen dabei die Komponenten, an die sich die Kommunikation richtet, dar. 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stellt das Topic einen Message-Broker dar, der Nachrichten sammelt und die am Topic abonnierten Subscriber wieder verteilt </w:t>
      </w:r>
      <w:r w:rsidRPr="00C8550B">
        <w:rPr>
          <w:lang w:val="de-DE"/>
        </w:rPr>
        <w:fldChar w:fldCharType="begin"/>
      </w:r>
      <w:r w:rsidRPr="00C8550B">
        <w:rPr>
          <w:lang w:val="de-DE"/>
        </w:rPr>
        <w:instrText xml:space="preserve"> ADDIN ZOTERO_ITEM CSL_CITATION {"citationID":"aGdY2GO0","properties":{"formattedCitation":"[5]","plainCitation":"[5]"},"citationItems":[{"id":1819,"uris":["http://zotero.org/groups/753033/items/F5TFKG3X"],"uri":["http://zotero.org/groups/753033/items/F5TFKG3X"],"itemData":{"id":1819,"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Pr="00C8550B">
        <w:t>[5]</w:t>
      </w:r>
      <w:r w:rsidRPr="00C8550B">
        <w:rPr>
          <w:lang w:val="de-DE"/>
        </w:rPr>
        <w:fldChar w:fldCharType="end"/>
      </w:r>
      <w:r w:rsidRPr="00C8550B">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022DA93B" w14:textId="77777777" w:rsidR="00C8550B" w:rsidRPr="000A5242" w:rsidRDefault="00C8550B" w:rsidP="00C8550B">
      <w:pPr>
        <w:jc w:val="both"/>
        <w:rPr>
          <w:lang w:val="de-DE"/>
        </w:rPr>
      </w:pPr>
      <w:r w:rsidRPr="000A5242">
        <w:rPr>
          <w:lang w:val="de-DE"/>
        </w:rPr>
        <w:t>Für den Einsatz von JMS wird ein JMS-Provider benötigt, der die gena</w:t>
      </w:r>
      <w:r w:rsidRPr="00C8550B">
        <w:rPr>
          <w:lang w:val="de-DE"/>
        </w:rPr>
        <w:t xml:space="preserve">nnten JMS-Destinations verwaltet. Als Beispiel für einen JMS-Provider kann ActiveMQ angeführt werden. Dabei sollte der JMS-Provider idealerweise in Java geschrieben werden, um die Arbeit bei der Implementierung eines neuen Providers zu minimieren </w:t>
      </w:r>
      <w:r w:rsidRPr="00C8550B">
        <w:rPr>
          <w:lang w:val="de-DE"/>
        </w:rPr>
        <w:fldChar w:fldCharType="begin"/>
      </w:r>
      <w:r w:rsidRPr="00C8550B">
        <w:rPr>
          <w:lang w:val="de-DE"/>
        </w:rPr>
        <w:instrText xml:space="preserve"> ADDIN ZOTERO_ITEM CSL_CITATION {"citationID":"eXJXeBwR","properties":{"formattedCitation":"[3]","plainCitation":"[3]"},"citationItems":[{"id":1814,"uris":["http://zotero.org/groups/753033/items/JXTZFFSJ"],"uri":["http://zotero.org/groups/753033/items/JXTZFFSJ"],"itemData":{"id":1814,"type":"book","title":"The Java Message Service Specification","publisher":"Java Specification Request","author":[{"family":"Gosling","given":"James"},{"family":"Bracha","given":"Gilad"},{"family":"Sharma","given":"Rahul"},{"family":"Fialli","given":"Joseph"},{"family":"Stout","given":"Kate"},{"family":"Deakin","given":"Nigel"}],"issued":{"date-parts":[["2013"]]},"accessed":{"date-parts":[["2016",12,22]]}}}],"schema":"https://github.com/citation-style-language/schema/raw/master/csl-citation.json"} </w:instrText>
      </w:r>
      <w:r w:rsidRPr="00C8550B">
        <w:rPr>
          <w:lang w:val="de-DE"/>
        </w:rPr>
        <w:fldChar w:fldCharType="separate"/>
      </w:r>
      <w:r w:rsidRPr="00C8550B">
        <w:t>[3]</w:t>
      </w:r>
      <w:r w:rsidRPr="00C8550B">
        <w:rPr>
          <w:lang w:val="de-DE"/>
        </w:rPr>
        <w:fldChar w:fldCharType="end"/>
      </w:r>
      <w:r>
        <w:rPr>
          <w:lang w:val="de-DE"/>
        </w:rPr>
        <w:t xml:space="preserve">. </w:t>
      </w:r>
      <w:r w:rsidRPr="00C56C67">
        <w:rPr>
          <w:lang w:val="de-DE"/>
        </w:rPr>
        <w:t xml:space="preserve">Der JMS Provider stellt in der Regel eine Instanz da, die von einem JMS Client eine Nachricht übergeben bekommt und diese weiterverarbeitet. Dabei stellt der Provider wie z.B. die MOM in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Pr="00C56C67">
        <w:rPr>
          <w:lang w:val="de-DE"/>
        </w:rPr>
        <w:t xml:space="preserve">Abbildung </w:t>
      </w:r>
      <w:r w:rsidRPr="00C56C67">
        <w:rPr>
          <w:noProof/>
          <w:lang w:val="de-DE"/>
        </w:rPr>
        <w:t>1</w:t>
      </w:r>
      <w:r w:rsidRPr="00C56C67">
        <w:rPr>
          <w:lang w:val="de-DE"/>
        </w:rPr>
        <w:fldChar w:fldCharType="end"/>
      </w:r>
      <w:r w:rsidRPr="00C56C67">
        <w:rPr>
          <w:lang w:val="de-DE"/>
        </w:rPr>
        <w:t xml:space="preserve"> sicher, dass die verschiedenen Nutzer voneinander getrennt sind und nicht direkt untereinander kommunizieren können. Dabei entsteht eine Entkopplung, die es ermöglicht verschiedene Komponenten mittels JMS einzubinden oder komplikationsfrei auszutauschen </w:t>
      </w:r>
      <w:r w:rsidRPr="00C56C67">
        <w:rPr>
          <w:lang w:val="de-DE"/>
        </w:rPr>
        <w:fldChar w:fldCharType="begin"/>
      </w:r>
      <w:r>
        <w:rPr>
          <w:lang w:val="de-DE"/>
        </w:rPr>
        <w:instrText xml:space="preserve"> ADDIN ZOTERO_ITEM CSL_CITATION {"citationID":"2eevf0ce6j","properties":{"formattedCitation":"[5]","plainCitation":"[5]"},"citationItems":[{"id":1819,"uris":["http://zotero.org/groups/753033/items/F5TFKG3X"],"uri":["http://zotero.org/groups/753033/items/F5TFKG3X"],"itemData":{"id":1819,"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56C67">
        <w:rPr>
          <w:lang w:val="de-DE"/>
        </w:rPr>
        <w:fldChar w:fldCharType="separate"/>
      </w:r>
      <w:r w:rsidRPr="00F128DB">
        <w:t>[5]</w:t>
      </w:r>
      <w:r w:rsidRPr="00C56C67">
        <w:rPr>
          <w:lang w:val="de-DE"/>
        </w:rPr>
        <w:fldChar w:fldCharType="end"/>
      </w:r>
      <w:r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bookmarkStart w:id="3" w:name="_GoBack"/>
      <w:bookmarkEnd w:id="3"/>
    </w:p>
    <w:p w14:paraId="0D885656" w14:textId="0EC3FC17"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C8550B">
        <w:rPr>
          <w:lang w:val="de-DE"/>
        </w:rPr>
        <w:t xml:space="preserve"> </w:t>
      </w:r>
      <w:r w:rsidR="00C8550B" w:rsidRPr="00C8550B">
        <w:rPr>
          <w:lang w:val="de-DE"/>
        </w:rPr>
        <w:fldChar w:fldCharType="begin"/>
      </w:r>
      <w:r w:rsidR="00C8550B" w:rsidRPr="00C8550B">
        <w:rPr>
          <w:lang w:val="de-DE"/>
        </w:rPr>
        <w:instrText xml:space="preserve"> ADDIN ZOTERO_ITEM CSL_CITATION {"citationID":"eXJXeBwR","properties":{"formattedCitation":"[3]","plainCitation":"[3]"},"citationItems":[{"id":1814,"uris":["http://zotero.org/groups/753033/items/JXTZFFSJ"],"uri":["http://zotero.org/groups/753033/items/JXTZFFSJ"],"itemData":{"id":1814,"type":"book","title":"The Java Message Service Specification","publisher":"Java Specification Request","author":[{"family":"Gosling","given":"James"},{"family":"Bracha","given":"Gilad"},{"family":"Sharma","given":"Rahul"},{"family":"Fialli","given":"Joseph"},{"family":"Stout","given":"Kate"},{"family":"Deakin","given":"Nigel"}],"issued":{"date-parts":[["2013"]]},"accessed":{"date-parts":[["2016",12,22]]}}}],"schema":"https://github.com/citation-style-language/schema/raw/master/csl-citation.json"} </w:instrText>
      </w:r>
      <w:r w:rsidR="00C8550B" w:rsidRPr="00C8550B">
        <w:rPr>
          <w:lang w:val="de-DE"/>
        </w:rPr>
        <w:fldChar w:fldCharType="separate"/>
      </w:r>
      <w:r w:rsidR="00C8550B" w:rsidRPr="00C8550B">
        <w:t>[3]</w:t>
      </w:r>
      <w:r w:rsidR="00C8550B" w:rsidRPr="00C8550B">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008839BA">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1B522D2D"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Prinzipi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8839BA">
        <w:rPr>
          <w:lang w:val="de-DE"/>
        </w:rPr>
        <w:instrText xml:space="preserve"> ADDIN ZOTERO_ITEM CSL_CITATION {"citationID":"1h4pc53i54","properties":{"formattedCitation":"[8]","plainCitation":"[8]"},"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8839BA" w:rsidRPr="007B33F8">
        <w:rPr>
          <w:lang w:val="de-DE"/>
        </w:rPr>
        <w:t>[8]</w:t>
      </w:r>
      <w:r w:rsidR="002E03FB" w:rsidRPr="00182591">
        <w:rPr>
          <w:lang w:val="de-DE"/>
        </w:rPr>
        <w:fldChar w:fldCharType="end"/>
      </w:r>
      <w:r w:rsidR="00182591" w:rsidRPr="00182591">
        <w:rPr>
          <w:lang w:val="de-DE"/>
        </w:rPr>
        <w:t>.</w:t>
      </w:r>
      <w:r w:rsidR="002E03FB" w:rsidRPr="000A5242">
        <w:rPr>
          <w:lang w:val="de-DE"/>
        </w:rPr>
        <w:t xml:space="preserve"> Wichtig für das Verständnis von Transaktionen sind zudem </w:t>
      </w:r>
      <w:r w:rsidR="002E03FB" w:rsidRPr="000A5242">
        <w:rPr>
          <w:lang w:val="de-DE"/>
        </w:rPr>
        <w:t>die Phasen, die während der Verarbeitung einer Transaktion eintreten können.</w:t>
      </w:r>
    </w:p>
    <w:p w14:paraId="50D7C2C5" w14:textId="05AC3032" w:rsidR="002E03FB" w:rsidRDefault="002E03FB" w:rsidP="00332E98">
      <w:pPr>
        <w:jc w:val="both"/>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008839BA">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1DC0B889" w:rsidR="002E03FB" w:rsidRDefault="002E03FB" w:rsidP="00332E98">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8839BA">
        <w:rPr>
          <w:lang w:val="de-DE"/>
        </w:rPr>
        <w:instrText xml:space="preserve"> ADDIN ZOTERO_ITEM CSL_CITATION {"citationID":"thkifnKw","properties":{"formattedCitation":"[9]","plainCitation":"[9]"},"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8839BA" w:rsidRPr="007B33F8">
        <w:rPr>
          <w:lang w:val="de-DE"/>
        </w:rPr>
        <w:t>[9]</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8839BA">
        <w:rPr>
          <w:lang w:val="de-DE"/>
        </w:rPr>
        <w:instrText xml:space="preserve"> ADDIN ZOTERO_ITEM CSL_CITATION {"citationID":"w3Jcs0yb","properties":{"formattedCitation":"[10]","plainCitation":"[10]"},"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8839BA" w:rsidRPr="007B33F8">
        <w:rPr>
          <w:lang w:val="de-DE"/>
        </w:rPr>
        <w:t>[10]</w:t>
      </w:r>
      <w:r w:rsidRPr="00053C00">
        <w:rPr>
          <w:lang w:val="de-DE"/>
        </w:rPr>
        <w:fldChar w:fldCharType="end"/>
      </w:r>
      <w:r w:rsidRPr="00053C00">
        <w:rPr>
          <w:lang w:val="de-DE"/>
        </w:rPr>
        <w:t>.</w:t>
      </w:r>
    </w:p>
    <w:p w14:paraId="4BAAFDB0" w14:textId="24CBB544" w:rsidR="002E03FB" w:rsidRPr="000A5242" w:rsidRDefault="002E03FB" w:rsidP="00332E98">
      <w:pPr>
        <w:jc w:val="both"/>
        <w:rPr>
          <w:lang w:val="de-DE"/>
        </w:rPr>
      </w:pPr>
      <w:r>
        <w:rPr>
          <w:lang w:val="de-DE"/>
        </w:rPr>
        <w:t xml:space="preserve">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8839BA">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77777777"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SOLID-Prinzipien</w:t>
      </w:r>
      <w:r w:rsidR="00EC601F" w:rsidRPr="00C8550B">
        <w:rPr>
          <w:rStyle w:val="Funotenzeichen"/>
        </w:rPr>
        <w:footnoteReference w:id="1"/>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r w:rsidRPr="00636A6D">
        <w:rPr>
          <w:lang w:val="de-DE"/>
        </w:rPr>
        <w:t>Struktur des Anwendungsszenarios</w:t>
      </w:r>
    </w:p>
    <w:p w14:paraId="10FAF0E8" w14:textId="77777777"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Logout zu implementieren. </w:t>
      </w:r>
      <w:r w:rsidRPr="00636A6D">
        <w:rPr>
          <w:lang w:val="de-DE"/>
        </w:rPr>
        <w:t>Dabei soll die Performance der Chatanwendung mithilfe eines Benchmarking-Clients unter Berücksichtigung ver</w:t>
      </w:r>
      <w:r w:rsidRPr="00636A6D">
        <w:rPr>
          <w:lang w:val="de-DE"/>
        </w:rPr>
        <w:lastRenderedPageBreak/>
        <w:t>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C8550B">
        <w:rPr>
          <w:rStyle w:val="Funotenzeichen"/>
        </w:rPr>
        <w:footnoteReference w:id="2"/>
      </w:r>
    </w:p>
    <w:p w14:paraId="40BECCC0" w14:textId="77777777"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77777777"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14:paraId="24109E53" w14:textId="77777777" w:rsidR="00EA2F13" w:rsidRDefault="00B364D9" w:rsidP="00332E98">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457E4039" w:rsidR="00EE1CEB" w:rsidRPr="00636A6D" w:rsidRDefault="004F0950" w:rsidP="00332E98">
      <w:pPr>
        <w:pStyle w:val="Beschriftung"/>
        <w:jc w:val="both"/>
        <w:rPr>
          <w:lang w:val="de-DE"/>
        </w:rPr>
      </w:pPr>
      <w:bookmarkStart w:id="4" w:name="_Ref469399142"/>
      <w:bookmarkStart w:id="5"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2</w:t>
      </w:r>
      <w:r w:rsidRPr="00636A6D">
        <w:fldChar w:fldCharType="end"/>
      </w:r>
      <w:bookmarkEnd w:id="4"/>
      <w:r w:rsidRPr="00636A6D">
        <w:rPr>
          <w:lang w:val="de-DE"/>
        </w:rPr>
        <w:t xml:space="preserve">: </w:t>
      </w:r>
      <w:bookmarkStart w:id="6" w:name="_Ref469399124"/>
      <w:r w:rsidRPr="00636A6D">
        <w:rPr>
          <w:lang w:val="de-DE"/>
        </w:rPr>
        <w:t>Komponentenmodell der serverseitigen Anwendung</w:t>
      </w:r>
      <w:bookmarkEnd w:id="5"/>
      <w:bookmarkEnd w:id="6"/>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77777777" w:rsidR="000F0B12" w:rsidRPr="00636A6D" w:rsidRDefault="000F0B12" w:rsidP="00332E98">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C8550B">
        <w:rPr>
          <w:rStyle w:val="Funotenzeichen"/>
        </w:rPr>
        <w:footnoteReference w:id="3"/>
      </w:r>
      <w:r w:rsidR="00EC4695" w:rsidRPr="00636A6D">
        <w:rPr>
          <w:lang w:val="de-DE"/>
        </w:rPr>
        <w:t xml:space="preserve">, einige </w:t>
      </w:r>
      <w:r w:rsidRPr="00636A6D">
        <w:rPr>
          <w:lang w:val="de-DE"/>
        </w:rPr>
        <w:t>Vorteile</w:t>
      </w:r>
      <w:r w:rsidR="00291769">
        <w:rPr>
          <w:lang w:val="de-DE"/>
        </w:rPr>
        <w:t>, wie die Wiederverwendbarkeit bzw. einfache Austauschbarkeit durch die strikt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14:paraId="0B9C9432" w14:textId="77777777" w:rsidR="00D102B3" w:rsidRPr="00636A6D" w:rsidRDefault="006940C0" w:rsidP="00332E98">
      <w:pPr>
        <w:jc w:val="both"/>
        <w:rPr>
          <w:lang w:val="de-DE"/>
        </w:rPr>
      </w:pPr>
      <w:r w:rsidRPr="00636A6D">
        <w:rPr>
          <w:lang w:val="de-DE"/>
        </w:rPr>
        <w:t>Diese Konnektoren sind rein technische Komponenten ohne jegliche Fachlogik</w:t>
      </w:r>
      <w:r w:rsidRPr="00C8550B">
        <w:rPr>
          <w:rStyle w:val="Funotenzeichen"/>
        </w:rPr>
        <w:footnoteReference w:id="4"/>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5942E762" w:rsidR="0080571B" w:rsidRPr="00636A6D" w:rsidRDefault="004F0950" w:rsidP="00332E98">
      <w:pPr>
        <w:pStyle w:val="Beschriftung"/>
        <w:jc w:val="both"/>
        <w:rPr>
          <w:lang w:val="de-DE"/>
        </w:rPr>
      </w:pPr>
      <w:bookmarkStart w:id="7"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3</w:t>
      </w:r>
      <w:r w:rsidRPr="00636A6D">
        <w:fldChar w:fldCharType="end"/>
      </w:r>
      <w:bookmarkEnd w:id="7"/>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7777777"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03D0670C"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77777777"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5959874"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77777777"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4BBB6893" w:rsidR="00D51C3B" w:rsidRPr="00636A6D" w:rsidRDefault="00652D56" w:rsidP="00332E98">
      <w:pPr>
        <w:pStyle w:val="Beschriftung"/>
        <w:jc w:val="both"/>
        <w:rPr>
          <w:lang w:val="de-DE"/>
        </w:rPr>
      </w:pPr>
      <w:bookmarkStart w:id="8"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6</w:t>
      </w:r>
      <w:r>
        <w:fldChar w:fldCharType="end"/>
      </w:r>
      <w:bookmarkEnd w:id="8"/>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77777777"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4DBC2181"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urde jedoch im Nachgang der Umstieg auf eine aktuellere Version </w:t>
      </w:r>
      <w:r w:rsidRPr="00BB635C">
        <w:rPr>
          <w:lang w:val="de-DE"/>
        </w:rPr>
        <w:lastRenderedPageBreak/>
        <w:t>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8839BA">
        <w:rPr>
          <w:lang w:val="de-DE"/>
        </w:rPr>
        <w:instrText xml:space="preserve"> ADDIN ZOTERO_ITEM CSL_CITATION {"citationID":"8t8r6mn71","properties":{"formattedCitation":"[11], [12]","plainCitation":"[11], [12]"},"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8839BA" w:rsidRPr="007B33F8">
        <w:rPr>
          <w:lang w:val="de-DE"/>
        </w:rPr>
        <w:t>[11], [12]</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77777777"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C8550B">
        <w:rPr>
          <w:rStyle w:val="Funotenzeichen"/>
        </w:rPr>
        <w:footnoteReference w:id="5"/>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C8550B">
        <w:rPr>
          <w:rStyle w:val="Funotenzeichen"/>
        </w:rPr>
        <w:footnoteReference w:id="6"/>
      </w:r>
    </w:p>
    <w:p w14:paraId="25262631" w14:textId="77777777" w:rsidR="00053FBA" w:rsidRPr="00A454CE" w:rsidRDefault="00A454CE" w:rsidP="00A454CE">
      <w:pPr>
        <w:jc w:val="both"/>
        <w:rPr>
          <w:lang w:val="de-DE"/>
        </w:rPr>
      </w:pPr>
      <w:r w:rsidRPr="00A454CE">
        <w:rPr>
          <w:lang w:val="de-DE"/>
        </w:rPr>
        <w:t xml:space="preserve"> </w:t>
      </w:r>
    </w:p>
    <w:p w14:paraId="4393E198" w14:textId="77777777"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w:t>
      </w:r>
      <w:r w:rsidR="00263241">
        <w:rPr>
          <w:lang w:val="de-DE"/>
        </w:rPr>
        <w:t>nfachem 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Das Build- und Deploymanagement</w:t>
      </w:r>
    </w:p>
    <w:p w14:paraId="016BB880" w14:textId="77777777"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C8550B">
        <w:rPr>
          <w:rStyle w:val="Funotenzeichen"/>
        </w:rPr>
        <w:footnoteReference w:id="7"/>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77777777" w:rsidR="004B4DF1" w:rsidRDefault="004B4DF1" w:rsidP="00332E98">
      <w:pPr>
        <w:jc w:val="both"/>
        <w:rPr>
          <w:lang w:val="de-DE"/>
        </w:rPr>
      </w:pPr>
      <w:r>
        <w:rPr>
          <w:lang w:val="de-DE"/>
        </w:rPr>
        <w:t xml:space="preserve">Die Anbindung der beiden Datenbanken CountDB und TraceDB wird außerhalb des Codes unter Verwendung einer persistence.xml konfiguriert. </w:t>
      </w:r>
      <w:r w:rsidR="00C016B4">
        <w:rPr>
          <w:lang w:val="de-DE"/>
        </w:rPr>
        <w:t>Dadurch ist die Konfiguration vom restlichen Code entkoppelt und zentralisiert</w:t>
      </w:r>
      <w:r w:rsidR="00EB6390">
        <w:rPr>
          <w:lang w:val="de-DE"/>
        </w:rPr>
        <w:t>.</w:t>
      </w:r>
    </w:p>
    <w:p w14:paraId="52D10D5B" w14:textId="0F9E358C" w:rsidR="00C56C67" w:rsidRDefault="00C56C67" w:rsidP="00C56C67">
      <w:pPr>
        <w:jc w:val="both"/>
        <w:rPr>
          <w:lang w:val="de-DE"/>
        </w:rPr>
      </w:pPr>
      <w:r>
        <w:rPr>
          <w:lang w:val="de-DE"/>
        </w:rPr>
        <w:t xml:space="preserve">Für die Umsetzung der Persistenz werden nach dem Modell der Container Managed Persistence (CMP) </w:t>
      </w:r>
      <w:r>
        <w:rPr>
          <w:lang w:val="de-DE"/>
        </w:rPr>
        <w:fldChar w:fldCharType="begin"/>
      </w:r>
      <w:r>
        <w:rPr>
          <w:lang w:val="de-DE"/>
        </w:rPr>
        <w:instrText xml:space="preserve"> ADDIN ZOTERO_ITEM CSL_CITATION {"citationID":"OfM8SaQA","properties":{"formattedCitation":"[14]","plainCitation":"[14]"},"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Pr="007B33F8">
        <w:rPr>
          <w:lang w:val="de-DE"/>
        </w:rPr>
        <w:t>[14]</w:t>
      </w:r>
      <w:r>
        <w:rPr>
          <w:lang w:val="de-DE"/>
        </w:rPr>
        <w:fldChar w:fldCharType="end"/>
      </w:r>
      <w:r>
        <w:rPr>
          <w:lang w:val="de-DE"/>
        </w:rPr>
        <w:t xml:space="preserve"> die Java Persistence API (JPA) </w:t>
      </w:r>
      <w:r>
        <w:rPr>
          <w:lang w:val="de-DE"/>
        </w:rPr>
        <w:fldChar w:fldCharType="begin"/>
      </w:r>
      <w:r>
        <w:rPr>
          <w:lang w:val="de-DE"/>
        </w:rPr>
        <w:instrText xml:space="preserve"> ADDIN ZOTERO_ITEM CSL_CITATION {"citationID":"3sxRFdC3","properties":{"formattedCitation":"[15]","plainCitation":"[15]"},"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Pr="007B33F8">
        <w:rPr>
          <w:lang w:val="de-DE"/>
        </w:rPr>
        <w:t>[15]</w:t>
      </w:r>
      <w:r>
        <w:rPr>
          <w:lang w:val="de-DE"/>
        </w:rPr>
        <w:fldChar w:fldCharType="end"/>
      </w:r>
      <w:r>
        <w:rPr>
          <w:lang w:val="de-DE"/>
        </w:rPr>
        <w:t xml:space="preserve"> und Entity Beans verwendet. Die Anwendung von CMP bietet sich in diesem Falle an, da die zu implementierende XA-Transaktion mehrere Entity-Beans und damit zusammenhängend zwei JTA-Transaktionen umfasst. CMP übernimmt dabei die Koordination der einzelnen JTA-Transaktionen und reduziert somit den Entwicklungsaufwand. Zur Realisierung der CMP kommt der Transaction-scoped Persistence Context zum Einsatz. Demnach ist die Lebensdauer des Kontexts auf eine einzelne JTA Transaktion beschränkt. (Weiteres zu JTA wird nachfolgend in Abschnitt </w:t>
      </w:r>
      <w:r>
        <w:rPr>
          <w:lang w:val="de-DE"/>
        </w:rPr>
        <w:fldChar w:fldCharType="begin"/>
      </w:r>
      <w:r>
        <w:rPr>
          <w:lang w:val="de-DE"/>
        </w:rPr>
        <w:instrText xml:space="preserve"> REF _Ref470022666 \r \h </w:instrText>
      </w:r>
      <w:r>
        <w:rPr>
          <w:lang w:val="de-DE"/>
        </w:rPr>
      </w:r>
      <w:r>
        <w:rPr>
          <w:lang w:val="de-DE"/>
        </w:rPr>
        <w:fldChar w:fldCharType="separate"/>
      </w:r>
      <w:r>
        <w:rPr>
          <w:lang w:val="de-DE"/>
        </w:rPr>
        <w:t>C</w:t>
      </w:r>
      <w:r>
        <w:rPr>
          <w:lang w:val="de-DE"/>
        </w:rPr>
        <w:fldChar w:fldCharType="end"/>
      </w:r>
      <w:r>
        <w:rPr>
          <w:lang w:val="de-DE"/>
        </w:rPr>
        <w:t xml:space="preserve"> erläutert.) </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RESTful Webservice </w:t>
      </w:r>
    </w:p>
    <w:p w14:paraId="282179CC" w14:textId="77777777" w:rsidR="00C56C67" w:rsidRPr="00C56C67" w:rsidRDefault="00C56C67" w:rsidP="00C56C67">
      <w:pPr>
        <w:jc w:val="both"/>
        <w:rPr>
          <w:lang w:val="de-DE"/>
        </w:rPr>
      </w:pPr>
      <w:r w:rsidRPr="00C56C67">
        <w:rPr>
          <w:lang w:val="de-DE"/>
        </w:rPr>
        <w:t xml:space="preserve">Wie zu Beginn bereits beschrieben, gilt es das System in eine Message-Service-Architektur zu überführen. Hierfür kommen einige Technologien zum Einsatz, die durch den JavaEE-Stack spezifiziert und durch den Applikationsserver unterstützt werden. Neben dem bereits beschriebenen JMS, werden ebenfalls JAX-RS, JPA und JTA zur Umsetzung der Anforderungen eingesetzt und deshalb in den nachfolgenden Abschnitten beschrieben. Grundlegende JavaEE-Technologien wie das Contexts and Dependency Injection (CDI) sowie die Enterprise-Java-Beans (EJB) werden ebenfalls verwendet und unterstützen die Umsetzung der Funktionalitäten durch Container-, Context- und Bean-Management </w:t>
      </w:r>
      <w:r w:rsidRPr="00C56C67">
        <w:rPr>
          <w:lang w:val="de-DE"/>
        </w:rPr>
        <w:fldChar w:fldCharType="begin"/>
      </w:r>
      <w:r w:rsidRPr="00C56C67">
        <w:rPr>
          <w:lang w:val="de-DE"/>
        </w:rPr>
        <w:instrText xml:space="preserve"> ADDIN ZOTERO_ITEM CSL_CITATION {"citationID":"1in1nhi46e","properties":{"formattedCitation":"[16]","plainCitation":"[16]"},"citationItems":[{"id":1610,"uris":["http://zotero.org/groups/753033/items/VINHQQ5F"],"uri":["http://zotero.org/groups/753033/items/VINHQQ5F"],"itemData":{"id":1610,"type":"article","title":"JMS20.pdf","URL":"http://download.oracle.com/otn-pub/jcp/jms-2_0-fr-eval-spec/JMS20.pdf?AuthParam=1482048121_b6bd0f3554f05769a3ff610cc3171e7c","accessed":{"date-parts":[["2016",12,18]]}}}],"schema":"https://github.com/citation-style-language/schema/raw/master/csl-citation.json"} </w:instrText>
      </w:r>
      <w:r w:rsidRPr="00C56C67">
        <w:rPr>
          <w:lang w:val="de-DE"/>
        </w:rPr>
        <w:fldChar w:fldCharType="separate"/>
      </w:r>
      <w:r w:rsidRPr="007B33F8">
        <w:rPr>
          <w:lang w:val="de-DE"/>
        </w:rPr>
        <w:t>[16]</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9"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77777777" w:rsidR="00C56C67" w:rsidRPr="00C56C67" w:rsidRDefault="00C56C67" w:rsidP="00C56C67">
      <w:pPr>
        <w:jc w:val="both"/>
        <w:rPr>
          <w:lang w:val="de-DE"/>
        </w:rPr>
      </w:pPr>
      <w:r w:rsidRPr="00C56C67">
        <w:rPr>
          <w:lang w:val="de-DE"/>
        </w:rPr>
        <w:t xml:space="preserve">Es gilt den TCP-Websocket zu entfernen und mittels Queue und Topic eine asynchrone Kommunikation einzuführen. Dies wurde unter anderem mit dem Einsatz serverseitiger Message-Driven-Beans (MDB) zur Anbindung an die Queue realisiert. Diese MDBs reagieren durch einen verwalteten Threadpool auf eingehende Nachrichten in der Queue und bedienen sich eines gemeinsamen Message-Driven-Context </w:t>
      </w:r>
      <w:r w:rsidRPr="00C56C67">
        <w:rPr>
          <w:lang w:val="de-DE"/>
        </w:rPr>
        <w:fldChar w:fldCharType="begin"/>
      </w:r>
      <w:r w:rsidRPr="00C56C67">
        <w:rPr>
          <w:lang w:val="de-DE"/>
        </w:rPr>
        <w:instrText xml:space="preserve"> ADDIN ZOTERO_ITEM CSL_CITATION {"citationID":"22o61tvfri","properties":{"formattedCitation":"[17]","plainCitation":"[17]"},"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Pr="007B33F8">
        <w:rPr>
          <w:lang w:val="de-DE"/>
        </w:rPr>
        <w:t>[17]</w:t>
      </w:r>
      <w:r w:rsidRPr="00C56C67">
        <w:rPr>
          <w:lang w:val="de-DE"/>
        </w:rPr>
        <w:fldChar w:fldCharType="end"/>
      </w:r>
      <w:r w:rsidRPr="00C56C67">
        <w:rPr>
          <w:lang w:val="de-DE"/>
        </w:rPr>
        <w:t xml:space="preserve">. Mittels diesem Context kann die Chatanwendung bei auftretenden Problemen ein mögliches Rollback durchführen. </w:t>
      </w:r>
    </w:p>
    <w:p w14:paraId="2766C445" w14:textId="77777777"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Pr="00C56C67">
        <w:rPr>
          <w:color w:val="000000"/>
          <w:lang w:val="de-DE" w:eastAsia="de-DE"/>
        </w:rPr>
        <w:instrText xml:space="preserve"> ADDIN ZOTERO_ITEM CSL_CITATION {"citationID":"5n5c8l65k","properties":{"formattedCitation":"[18]","plainCitation":"[18]"},"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Pr="007B33F8">
        <w:rPr>
          <w:lang w:val="de-DE"/>
        </w:rPr>
        <w:t>[18]</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 wiederum auf Stateless Session Beans zu, die weiterfolgende Verarbeitungen übernehmen. </w:t>
      </w:r>
      <w:r w:rsidRPr="00C56C67">
        <w:rPr>
          <w:color w:val="000000"/>
          <w:lang w:val="de-DE" w:eastAsia="de-DE"/>
        </w:rPr>
        <w:t>Die Größe des Threadpools ist allerdings konfigurierbar, und wurde im Rahmen der Performance-optimierungen angepasst.</w:t>
      </w:r>
    </w:p>
    <w:p w14:paraId="2C845792" w14:textId="77777777" w:rsidR="00C56C67" w:rsidRPr="00C56C67" w:rsidRDefault="00C56C67" w:rsidP="00C56C67">
      <w:pPr>
        <w:jc w:val="both"/>
        <w:rPr>
          <w:color w:val="000000"/>
          <w:lang w:val="de-DE" w:eastAsia="de-DE"/>
        </w:rPr>
      </w:pPr>
    </w:p>
    <w:p w14:paraId="6C2040F9" w14:textId="77777777" w:rsidR="00C56C67" w:rsidRPr="00C56C67" w:rsidRDefault="00C56C67" w:rsidP="00C56C67">
      <w:pPr>
        <w:pStyle w:val="berschrift3"/>
        <w:rPr>
          <w:lang w:val="de-DE"/>
        </w:rPr>
      </w:pPr>
      <w:r w:rsidRPr="00C56C67">
        <w:rPr>
          <w:lang w:val="de-DE"/>
        </w:rPr>
        <w:t>Implementierung RESTful Webservices</w:t>
      </w:r>
    </w:p>
    <w:p w14:paraId="2C696E7E" w14:textId="77777777"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Pr>
          <w:color w:val="000000"/>
          <w:lang w:val="de-DE" w:eastAsia="de-DE"/>
        </w:rPr>
        <w:instrText xml:space="preserve"> ADDIN ZOTERO_ITEM CSL_CITATION {"citationID":"1ph04j1pp0","properties":{"formattedCitation":"[19]","plainCitation":"[19]"},"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Pr="007B33F8">
        <w:rPr>
          <w:lang w:val="de-DE"/>
        </w:rPr>
        <w:t>[19]</w:t>
      </w:r>
      <w:r>
        <w:rPr>
          <w:color w:val="000000"/>
          <w:lang w:val="de-DE" w:eastAsia="de-DE"/>
        </w:rPr>
        <w:fldChar w:fldCharType="end"/>
      </w:r>
      <w:r>
        <w:rPr>
          <w:color w:val="000000"/>
          <w:lang w:val="de-DE" w:eastAsia="de-DE"/>
        </w:rPr>
        <w:t xml:space="preserve">. Hierbei können per Annotationen Ressourcen definiert, Pfade vergeben und somit Methodenaufrufe an entsprechende URI’s gebunden werden. Wie in den Anforderungen </w:t>
      </w:r>
      <w:r w:rsidRPr="00A454CE">
        <w:rPr>
          <w:color w:val="000000"/>
          <w:lang w:val="de-DE" w:eastAsia="de-DE"/>
        </w:rPr>
        <w:t>genannt, werden hiermit die Schnittstelle für den Admin-Client sowie für den Login umgesetzt. Dabei nutzt die Chatanwendung die vom Applikationsserver</w:t>
      </w:r>
      <w:r>
        <w:rPr>
          <w:color w:val="000000"/>
          <w:lang w:val="de-DE" w:eastAsia="de-DE"/>
        </w:rPr>
        <w:t xml:space="preserve"> bereitgestellte Implementierung RESTEasy. Diese setzt ähnlich zu der Referenzimplementierung Jersey alle grundlegenden Spezifikationspunkte um </w:t>
      </w:r>
      <w:r>
        <w:rPr>
          <w:color w:val="000000"/>
          <w:lang w:val="de-DE" w:eastAsia="de-DE"/>
        </w:rPr>
        <w:fldChar w:fldCharType="begin"/>
      </w:r>
      <w:r>
        <w:rPr>
          <w:color w:val="000000"/>
          <w:lang w:val="de-DE" w:eastAsia="de-DE"/>
        </w:rPr>
        <w:instrText xml:space="preserve"> ADDIN ZOTERO_ITEM CSL_CITATION {"citationID":"1aegil5n3h","properties":{"formattedCitation":"[20]","plainCitation":"[20]"},"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Pr="007B33F8">
        <w:rPr>
          <w:lang w:val="de-DE"/>
        </w:rPr>
        <w:t>[20]</w:t>
      </w:r>
      <w:r>
        <w:rPr>
          <w:color w:val="000000"/>
          <w:lang w:val="de-DE" w:eastAsia="de-DE"/>
        </w:rPr>
        <w:fldChar w:fldCharType="end"/>
      </w:r>
      <w:r>
        <w:rPr>
          <w:color w:val="000000"/>
          <w:lang w:val="de-DE" w:eastAsia="de-DE"/>
        </w:rPr>
        <w:t xml:space="preserve"> und ist für unseren Anwendungsfall vollkommen ausreichend.</w:t>
      </w:r>
    </w:p>
    <w:p w14:paraId="4B7C556E" w14:textId="77777777" w:rsidR="0064330C" w:rsidRPr="000A5242" w:rsidRDefault="00457E0B" w:rsidP="00332E98">
      <w:pPr>
        <w:pStyle w:val="berschrift2"/>
        <w:jc w:val="both"/>
        <w:rPr>
          <w:lang w:val="de-DE"/>
        </w:rPr>
      </w:pPr>
      <w:r>
        <w:rPr>
          <w:lang w:val="de-DE"/>
        </w:rPr>
        <w:lastRenderedPageBreak/>
        <w:t>U</w:t>
      </w:r>
      <w:r w:rsidR="009E4531" w:rsidRPr="000A5242">
        <w:rPr>
          <w:lang w:val="de-DE"/>
        </w:rPr>
        <w:t>msetzung einer gemäß XA verteilten Transaktion</w:t>
      </w:r>
      <w:bookmarkEnd w:id="9"/>
    </w:p>
    <w:p w14:paraId="7BE62CD5" w14:textId="58E3DE45"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8839BA">
        <w:rPr>
          <w:lang w:val="de-DE"/>
        </w:rPr>
        <w:instrText xml:space="preserve"> ADDIN ZOTERO_ITEM CSL_CITATION {"citationID":"E06YKSK5","properties":{"formattedCitation":"[19]","plainCitation":"[19]"},"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8839BA" w:rsidRPr="007B33F8">
        <w:rPr>
          <w:lang w:val="de-DE"/>
        </w:rPr>
        <w:t>[19]</w:t>
      </w:r>
      <w:r w:rsidR="0092049D">
        <w:rPr>
          <w:lang w:val="de-DE"/>
        </w:rPr>
        <w:fldChar w:fldCharType="end"/>
      </w:r>
      <w:r>
        <w:rPr>
          <w:lang w:val="de-DE"/>
        </w:rPr>
        <w:t>.</w:t>
      </w:r>
    </w:p>
    <w:p w14:paraId="4852D958" w14:textId="6E914B74" w:rsidR="00AB3C37"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r w:rsidR="001432F2" w:rsidRPr="001432F2">
        <w:rPr>
          <w:highlight w:val="magenta"/>
          <w:lang w:val="de-DE"/>
        </w:rPr>
        <w:t xml:space="preserve"> </w:t>
      </w:r>
      <w:r w:rsidR="001432F2" w:rsidRPr="003047EA">
        <w:rPr>
          <w:highlight w:val="magenta"/>
          <w:lang w:val="de-DE"/>
        </w:rPr>
        <w:t>WIR SIND IM IMPL-TEIL UND SOLLTEN DAHER AUCH SCHREIBEN, WOHIN DENN ZURÜCKGEROLLT WIRD ODER??</w:t>
      </w:r>
    </w:p>
    <w:p w14:paraId="2D68E973" w14:textId="2213BAB0" w:rsidR="00DB6B57" w:rsidRDefault="007B33F8" w:rsidP="00332E98">
      <w:pPr>
        <w:jc w:val="both"/>
        <w:rPr>
          <w:lang w:val="de-DE"/>
        </w:rPr>
      </w:pPr>
      <w:r>
        <w:rPr>
          <w:lang w:val="de-DE"/>
        </w:rPr>
        <w:t xml:space="preserve">Für die Implementierung verteilter Transaktionen mit EJB wird ein Transaktionsmanager benötigt, dieser wird von Wildfly bereitgestellt. </w:t>
      </w:r>
      <w:r w:rsidR="00DB6B57">
        <w:rPr>
          <w:lang w:val="de-DE"/>
        </w:rPr>
        <w:t>Schnittstelle zu diesem Transaktionsmanager wird durch JTA (Java Transaction API) definiert. JTA basiert auf dem XA-Standard der den Rahmen für die umzusetzende Transaktion bildet</w:t>
      </w:r>
      <w:r w:rsidR="00CD1AD7">
        <w:rPr>
          <w:lang w:val="de-DE"/>
        </w:rPr>
        <w:t xml:space="preserve"> </w:t>
      </w:r>
      <w:r w:rsidR="00D855D2">
        <w:rPr>
          <w:lang w:val="de-DE"/>
        </w:rPr>
        <w:fldChar w:fldCharType="begin"/>
      </w:r>
      <w:r w:rsidR="008839BA">
        <w:rPr>
          <w:lang w:val="de-DE"/>
        </w:rPr>
        <w:instrText xml:space="preserve"> ADDIN ZOTERO_ITEM CSL_CITATION {"citationID":"37QKu4Lf","properties":{"formattedCitation":"[20]","plainCitation":"[20]"},"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8839BA" w:rsidRPr="007B33F8">
        <w:rPr>
          <w:lang w:val="de-DE"/>
        </w:rPr>
        <w:t>[20]</w:t>
      </w:r>
      <w:r w:rsidR="00D855D2">
        <w:rPr>
          <w:lang w:val="de-DE"/>
        </w:rPr>
        <w:fldChar w:fldCharType="end"/>
      </w:r>
      <w:r w:rsidR="00DB6B57">
        <w:rPr>
          <w:lang w:val="de-DE"/>
        </w:rPr>
        <w:t xml:space="preserve">. </w:t>
      </w:r>
    </w:p>
    <w:p w14:paraId="2CD0AA82" w14:textId="462C7FE1" w:rsidR="00A75936" w:rsidRDefault="00A75936" w:rsidP="00332E98">
      <w:pPr>
        <w:jc w:val="both"/>
        <w:rPr>
          <w:lang w:val="de-DE"/>
        </w:rPr>
      </w:pPr>
      <w:r>
        <w:rPr>
          <w:lang w:val="de-DE"/>
        </w:rPr>
        <w:t>Wichtig ist zudem, dass auch die in die Transaktion eingebundenen Ressourcen „XA-complian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8839BA">
        <w:rPr>
          <w:lang w:val="de-DE"/>
        </w:rPr>
        <w:instrText xml:space="preserve"> ADDIN ZOTERO_ITEM CSL_CITATION {"citationID":"BSgM1Wo1","properties":{"formattedCitation":"[21]","plainCitation":"[21]"},"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8839BA" w:rsidRPr="007B33F8">
        <w:rPr>
          <w:lang w:val="de-DE"/>
        </w:rPr>
        <w:t>[21]</w:t>
      </w:r>
      <w:r w:rsidR="00CD1AD7">
        <w:rPr>
          <w:lang w:val="de-DE"/>
        </w:rPr>
        <w:fldChar w:fldCharType="end"/>
      </w:r>
      <w:r>
        <w:rPr>
          <w:lang w:val="de-DE"/>
        </w:rPr>
        <w:t>.</w:t>
      </w:r>
    </w:p>
    <w:p w14:paraId="5C2A0CE0" w14:textId="77777777"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77777777"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Konzept der </w:t>
      </w:r>
      <w:r w:rsidRPr="00BB635C">
        <w:rPr>
          <w:i/>
          <w:lang w:val="de-DE"/>
        </w:rPr>
        <w:t>fxml</w:t>
      </w:r>
      <w:r w:rsidRPr="00C8550B">
        <w:rPr>
          <w:rStyle w:val="Funotenzeichen"/>
        </w:rPr>
        <w:footnoteReference w:id="8"/>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w:t>
      </w:r>
      <w:r>
        <w:rPr>
          <w:lang w:val="de-DE"/>
        </w:rPr>
        <w:t>dernen Web-Application-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31D25270"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8839BA">
        <w:rPr>
          <w:lang w:val="de-DE"/>
        </w:rPr>
        <w:instrText xml:space="preserve"> ADDIN ZOTERO_ITEM CSL_CITATION {"citationID":"1874fkdc9l","properties":{"formattedCitation":"[23]","plainCitation":"[23]"},"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8839BA" w:rsidRPr="007B33F8">
        <w:rPr>
          <w:lang w:val="de-DE"/>
        </w:rPr>
        <w:t>[23]</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6239D8B8" w:rsidR="00F54C40" w:rsidRDefault="00F54C40" w:rsidP="00332E98">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8839BA">
        <w:rPr>
          <w:lang w:val="de-DE"/>
        </w:rPr>
        <w:instrText xml:space="preserve"> ADDIN ZOTERO_ITEM CSL_CITATION {"citationID":"t2c99eb1b","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8839BA" w:rsidRPr="007B33F8">
        <w:rPr>
          <w:lang w:val="de-DE"/>
        </w:rPr>
        <w:t>[24]</w:t>
      </w:r>
      <w:r>
        <w:rPr>
          <w:lang w:val="de-DE"/>
        </w:rPr>
        <w:fldChar w:fldCharType="end"/>
      </w:r>
      <w:r>
        <w:rPr>
          <w:lang w:val="de-DE"/>
        </w:rPr>
        <w:t>. Durch die Ausnutzung dieser Faktoren konnte der Admin-Client zügig entwickelt werden.</w:t>
      </w:r>
    </w:p>
    <w:p w14:paraId="7D8ACCA0" w14:textId="534B2F92" w:rsidR="00F54C40" w:rsidRDefault="00F54C40" w:rsidP="00332E98">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8839BA">
        <w:rPr>
          <w:lang w:val="de-DE"/>
        </w:rPr>
        <w:instrText xml:space="preserve"> ADDIN ZOTERO_ITEM CSL_CITATION {"citationID":"949zy9oa","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8839BA" w:rsidRPr="007B33F8">
        <w:rPr>
          <w:lang w:val="de-DE"/>
        </w:rPr>
        <w:t>[24]</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gegenüber Angular 1.x - insbesondere im Bereich der Performance – veranlassten das Projektteam zur Entwurfsentscheidung,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t>Grafische Oberfläche des Admin-Clients</w:t>
      </w:r>
    </w:p>
    <w:p w14:paraId="63C136C0" w14:textId="5F2ACFD0"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8839BA">
        <w:rPr>
          <w:lang w:val="de-DE"/>
        </w:rPr>
        <w:instrText xml:space="preserve"> ADDIN ZOTERO_ITEM CSL_CITATION {"citationID":"1nckoh35em","properties":{"formattedCitation":"[25]","plainCitation":"[25]"},"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8839BA" w:rsidRPr="007B33F8">
        <w:rPr>
          <w:lang w:val="de-DE"/>
        </w:rPr>
        <w:t>[25]</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0E440E60"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8839BA">
        <w:rPr>
          <w:lang w:val="de-DE"/>
        </w:rPr>
        <w:instrText xml:space="preserve"> ADDIN ZOTERO_ITEM CSL_CITATION {"citationID":"2k43lvekp0","properties":{"formattedCitation":"[26]","plainCitation":"[26]"},"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8839BA" w:rsidRPr="007B33F8">
        <w:rPr>
          <w:lang w:val="de-DE"/>
        </w:rPr>
        <w:t>[26]</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lastRenderedPageBreak/>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4FDDE0ED"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8F0426">
        <w:rPr>
          <w:noProof/>
          <w:lang w:val="de-DE"/>
        </w:rPr>
        <w:t>7</w:t>
      </w:r>
      <w:r>
        <w:fldChar w:fldCharType="end"/>
      </w:r>
      <w:r w:rsidRPr="00786A23">
        <w:rPr>
          <w:lang w:val="de-DE"/>
        </w:rPr>
        <w:t xml:space="preserve">: Architektur des Admin-Clients. </w:t>
      </w:r>
      <w:r w:rsidRPr="00054216">
        <w:rPr>
          <w:highlight w:val="red"/>
          <w:lang w:val="de-DE"/>
        </w:rPr>
        <w:t xml:space="preserve">Die obligatorische AppComponent greift für die Darstellung weiterer Daten auf die ChatClientListComponent und die StatisticsComponent </w:t>
      </w:r>
      <w:commentRangeStart w:id="10"/>
      <w:r w:rsidRPr="00054216">
        <w:rPr>
          <w:highlight w:val="red"/>
          <w:lang w:val="de-DE"/>
        </w:rPr>
        <w:t>zurück</w:t>
      </w:r>
      <w:commentRangeEnd w:id="10"/>
      <w:r w:rsidR="00054216">
        <w:rPr>
          <w:rStyle w:val="Kommentarzeichen"/>
          <w:i w:val="0"/>
          <w:iCs w:val="0"/>
          <w:color w:val="auto"/>
        </w:rPr>
        <w:commentReference w:id="10"/>
      </w:r>
      <w:r w:rsidRPr="00054216">
        <w:rPr>
          <w:highlight w:val="red"/>
          <w:lang w:val="de-DE"/>
        </w:rPr>
        <w:t>.</w:t>
      </w:r>
    </w:p>
    <w:p w14:paraId="30774F6D" w14:textId="77777777" w:rsidR="00F15986" w:rsidRDefault="00F15986" w:rsidP="00332E98">
      <w:pPr>
        <w:jc w:val="both"/>
        <w:rPr>
          <w:lang w:val="de-DE"/>
        </w:rPr>
      </w:pPr>
    </w:p>
    <w:p w14:paraId="6C2EE07C" w14:textId="77777777"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5BF227F0"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8839BA">
        <w:rPr>
          <w:lang w:val="de-DE"/>
        </w:rPr>
        <w:instrText xml:space="preserve"> ADDIN ZOTERO_ITEM CSL_CITATION {"citationID":"24ms74pl81","properties":{"formattedCitation":"[27]","plainCitation":"[27]"},"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8839BA" w:rsidRPr="007B33F8">
        <w:rPr>
          <w:lang w:val="de-DE"/>
        </w:rPr>
        <w:t>[27]</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r>
        <w:rPr>
          <w:lang w:val="de-DE"/>
        </w:rPr>
        <w:t>Weitere Umsetzungsmerkmale</w:t>
      </w:r>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Neben der EXE-Datei wird ein Fat-Jar generiert, das alle Abhängigkeiten und Komponenten der jeweiligen Clients enthält und plattform-unabhängig mittels Java gestartet werden kann.</w:t>
      </w:r>
    </w:p>
    <w:p w14:paraId="3CE3C929" w14:textId="77777777"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411732">
        <w:rPr>
          <w:lang w:val="de-DE"/>
        </w:rPr>
        <w:t>VI.C.2</w:t>
      </w:r>
      <w:r w:rsidR="00411732">
        <w:rPr>
          <w:lang w:val="de-DE"/>
        </w:rPr>
        <w:fldChar w:fldCharType="end"/>
      </w:r>
      <w:r w:rsidR="00411732">
        <w:rPr>
          <w:lang w:val="de-DE"/>
        </w:rPr>
        <w:t xml:space="preserve"> beispielhaft dargestellt.</w:t>
      </w:r>
    </w:p>
    <w:p w14:paraId="09A8EB9C" w14:textId="35D6DBFD"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8839BA">
        <w:rPr>
          <w:lang w:val="de-DE"/>
        </w:rPr>
        <w:instrText xml:space="preserve"> ADDIN ZOTERO_ITEM CSL_CITATION {"citationID":"KxsMPdDl","properties":{"formattedCitation":"[28]","plainCitation":"[28]"},"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8839BA" w:rsidRPr="007B33F8">
        <w:rPr>
          <w:lang w:val="de-DE"/>
        </w:rPr>
        <w:t>[28]</w:t>
      </w:r>
      <w:r w:rsidR="0092049D" w:rsidRPr="007035EB">
        <w:rPr>
          <w:lang w:val="de-DE"/>
        </w:rPr>
        <w:fldChar w:fldCharType="end"/>
      </w:r>
      <w:r w:rsidR="00AD63DD" w:rsidRPr="007035EB">
        <w:rPr>
          <w:lang w:val="de-DE"/>
        </w:rPr>
        <w:t>.</w:t>
      </w:r>
    </w:p>
    <w:p w14:paraId="30637E9D" w14:textId="77777777" w:rsidR="0013016A" w:rsidRPr="00147075" w:rsidRDefault="00147075" w:rsidP="005934BF">
      <w:pPr>
        <w:pStyle w:val="Listenabsatz"/>
        <w:numPr>
          <w:ilvl w:val="0"/>
          <w:numId w:val="35"/>
        </w:numPr>
        <w:jc w:val="both"/>
        <w:rPr>
          <w:lang w:val="de-DE"/>
        </w:rPr>
      </w:pPr>
      <w:r>
        <w:rPr>
          <w:lang w:val="de-DE"/>
        </w:rPr>
        <w:t>Die Chatanwendung setzt auf die neusten Versionen bei Abhängigkeiten zu Bibliotheken und Frameworks. Weitestgehend alle durch die alte Chatanwendung bisher verwendeten Frameworks wurden ersetzt oder upgedated.</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C8550B">
        <w:rPr>
          <w:rStyle w:val="Funotenzeichen"/>
        </w:rPr>
        <w:footnoteReference w:id="9"/>
      </w:r>
      <w:r>
        <w:rPr>
          <w:lang w:val="de-DE"/>
        </w:rPr>
        <w:t xml:space="preserve">. Im Rahmen des 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lastRenderedPageBreak/>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2602AEDB" w:rsidR="006F4EBF" w:rsidRPr="000A5242" w:rsidRDefault="006F4EBF" w:rsidP="00332E98">
      <w:pPr>
        <w:pStyle w:val="Beschriftung"/>
        <w:jc w:val="both"/>
        <w:rPr>
          <w:lang w:val="de-DE"/>
        </w:rPr>
      </w:pPr>
      <w:bookmarkStart w:id="11"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8F0426">
        <w:rPr>
          <w:noProof/>
          <w:lang w:val="de-DE"/>
        </w:rPr>
        <w:t>8</w:t>
      </w:r>
      <w:r>
        <w:fldChar w:fldCharType="end"/>
      </w:r>
      <w:bookmarkEnd w:id="11"/>
      <w:r w:rsidRPr="00CD1AD7">
        <w:rPr>
          <w:lang w:val="de-DE"/>
        </w:rPr>
        <w:t>: Verteilung der Testumgebung</w:t>
      </w:r>
    </w:p>
    <w:p w14:paraId="0DC58EFC" w14:textId="77777777"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r>
        <w:rPr>
          <w:lang w:val="de-DE"/>
        </w:rPr>
        <w:t>Maßnahmen zur Perform</w:t>
      </w:r>
      <w:r w:rsidR="00805A3E">
        <w:rPr>
          <w:lang w:val="de-DE"/>
        </w:rPr>
        <w:t>a</w:t>
      </w:r>
      <w:r>
        <w:rPr>
          <w:lang w:val="de-DE"/>
        </w:rPr>
        <w:t>nceoptimierung</w:t>
      </w:r>
    </w:p>
    <w:p w14:paraId="18A5F648" w14:textId="50EAD528"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8839BA">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8839BA" w:rsidRPr="007B33F8">
        <w:rPr>
          <w:lang w:val="de-DE"/>
        </w:rPr>
        <w:t>[29]</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2F6334CF"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sidRPr="00C8550B">
        <w:rPr>
          <w:rStyle w:val="Funotenzeichen"/>
        </w:rPr>
        <w:footnoteReference w:id="10"/>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8839BA">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8839BA" w:rsidRPr="007B33F8">
        <w:rPr>
          <w:lang w:val="de-DE"/>
        </w:rPr>
        <w:t>[30]</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C8550B">
        <w:rPr>
          <w:rStyle w:val="Funotenzeichen"/>
        </w:rPr>
        <w:footnoteReference w:id="11"/>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Mehr Threads im Wildfly</w:t>
      </w:r>
    </w:p>
    <w:p w14:paraId="4963A600" w14:textId="77777777"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7B33F8"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7B33F8" w14:paraId="3125838A" w14:textId="77777777" w:rsidTr="007B30B7">
        <w:tc>
          <w:tcPr>
            <w:tcW w:w="1350" w:type="dxa"/>
          </w:tcPr>
          <w:p w14:paraId="777CA0FB" w14:textId="77777777" w:rsidR="00F95B2A" w:rsidRDefault="00F95B2A" w:rsidP="00F95B2A">
            <w:pPr>
              <w:rPr>
                <w:lang w:val="de-DE"/>
              </w:rPr>
            </w:pPr>
            <w:r w:rsidRPr="00F95B2A">
              <w:rPr>
                <w:lang w:val="de-DE"/>
              </w:rPr>
              <w:t>RTT max</w:t>
            </w:r>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7B33F8"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7B33F8"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7B33F8" w14:paraId="224AC2CE" w14:textId="77777777" w:rsidTr="007B30B7">
        <w:tc>
          <w:tcPr>
            <w:tcW w:w="1350" w:type="dxa"/>
          </w:tcPr>
          <w:p w14:paraId="48602554" w14:textId="77777777" w:rsidR="00F95B2A" w:rsidRDefault="00F95B2A" w:rsidP="00F95B2A">
            <w:pPr>
              <w:rPr>
                <w:lang w:val="de-DE"/>
              </w:rPr>
            </w:pPr>
            <w:r w:rsidRPr="00F95B2A">
              <w:rPr>
                <w:lang w:val="de-DE"/>
              </w:rPr>
              <w:lastRenderedPageBreak/>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7B33F8"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7B33F8"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F95B2A">
            <w:pPr>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77777777" w:rsidR="00061C8E" w:rsidRPr="000A5242" w:rsidRDefault="00061C8E" w:rsidP="00055D07">
      <w:pPr>
        <w:pStyle w:val="Text"/>
        <w:ind w:firstLine="0"/>
        <w:rPr>
          <w:lang w:val="de-DE"/>
        </w:rPr>
      </w:pP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77777777"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976D0" w:rsidRPr="006976D0">
        <w:rPr>
          <w:lang w:val="de-DE"/>
        </w:rPr>
        <w:t xml:space="preserve">Abbildung </w:t>
      </w:r>
      <w:r w:rsidR="006976D0" w:rsidRPr="006976D0">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976D0" w:rsidRPr="006976D0">
        <w:rPr>
          <w:lang w:val="de-DE"/>
        </w:rPr>
        <w:t>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027C22" w:rsidRPr="00027C22">
        <w:rPr>
          <w:lang w:val="de-DE"/>
        </w:rPr>
        <w:t xml:space="preserve">Abbildung </w:t>
      </w:r>
      <w:r w:rsidR="00027C22" w:rsidRPr="00027C22">
        <w:rPr>
          <w:noProof/>
          <w:lang w:val="de-DE"/>
        </w:rPr>
        <w:t>12</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34B2B704" w:rsidR="006976D0" w:rsidRDefault="006976D0" w:rsidP="006976D0">
      <w:pPr>
        <w:pStyle w:val="Beschriftung"/>
        <w:rPr>
          <w:lang w:val="de-DE"/>
        </w:rPr>
      </w:pPr>
      <w:bookmarkStart w:id="12" w:name="_Ref470099584"/>
      <w:bookmarkStart w:id="13"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9</w:t>
      </w:r>
      <w:r>
        <w:fldChar w:fldCharType="end"/>
      </w:r>
      <w:bookmarkEnd w:id="12"/>
      <w:r w:rsidRPr="006976D0">
        <w:rPr>
          <w:lang w:val="de-DE"/>
        </w:rPr>
        <w:t xml:space="preserve"> Ablauf des ne</w:t>
      </w:r>
      <w:r>
        <w:rPr>
          <w:lang w:val="de-DE"/>
        </w:rPr>
        <w:t>uimplementierten Ben</w:t>
      </w:r>
      <w:r w:rsidRPr="006976D0">
        <w:rPr>
          <w:lang w:val="de-DE"/>
        </w:rPr>
        <w:t>chmarking-Tests</w:t>
      </w:r>
      <w:bookmarkEnd w:id="13"/>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DBF473A"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8F0426">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74DECFD5" w:rsidR="0056231A" w:rsidRDefault="0056231A" w:rsidP="0056231A">
      <w:pPr>
        <w:pStyle w:val="Beschriftung"/>
        <w:jc w:val="both"/>
        <w:rPr>
          <w:lang w:val="de-DE"/>
        </w:rPr>
      </w:pPr>
      <w:bookmarkStart w:id="14"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1</w:t>
      </w:r>
      <w:r>
        <w:fldChar w:fldCharType="end"/>
      </w:r>
      <w:bookmarkEnd w:id="14"/>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049FF463" w:rsidR="0056231A" w:rsidRPr="007B33F8" w:rsidRDefault="0056231A" w:rsidP="0056231A">
      <w:pPr>
        <w:pStyle w:val="Beschriftung"/>
        <w:rPr>
          <w:lang w:val="de-DE"/>
        </w:rPr>
      </w:pPr>
      <w:bookmarkStart w:id="15"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8F0426" w:rsidRPr="007B33F8">
        <w:rPr>
          <w:noProof/>
          <w:lang w:val="de-DE"/>
        </w:rPr>
        <w:t>12</w:t>
      </w:r>
      <w:r>
        <w:fldChar w:fldCharType="end"/>
      </w:r>
      <w:bookmarkEnd w:id="15"/>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2A5148C8" w:rsidR="0056231A" w:rsidRDefault="0056231A" w:rsidP="0056231A">
      <w:pPr>
        <w:pStyle w:val="Beschriftung"/>
        <w:rPr>
          <w:lang w:val="de-DE"/>
        </w:rPr>
      </w:pPr>
      <w:bookmarkStart w:id="16"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3</w:t>
      </w:r>
      <w:r>
        <w:fldChar w:fldCharType="end"/>
      </w:r>
      <w:bookmarkEnd w:id="16"/>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07AE7122" w:rsidR="00A86F59" w:rsidRPr="00A86F59" w:rsidRDefault="00A86F59" w:rsidP="00A86F59">
      <w:pPr>
        <w:pStyle w:val="Beschriftung"/>
        <w:rPr>
          <w:lang w:val="de-DE"/>
        </w:rPr>
      </w:pPr>
      <w:bookmarkStart w:id="17"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8F0426" w:rsidRPr="007B33F8">
        <w:rPr>
          <w:noProof/>
          <w:lang w:val="de-DE"/>
        </w:rPr>
        <w:t>14</w:t>
      </w:r>
      <w:r>
        <w:fldChar w:fldCharType="end"/>
      </w:r>
      <w:bookmarkEnd w:id="17"/>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77777777" w:rsidR="008F0426" w:rsidRDefault="00C8550B" w:rsidP="008F0426">
      <w:pPr>
        <w:keepNext/>
      </w:pPr>
      <w:r>
        <w:rPr>
          <w:lang w:val="de-DE"/>
        </w:rPr>
        <w:pict w14:anchorId="7A9571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45pt;height:87.25pt">
            <v:imagedata r:id="rId24" o:title="Test_75_clients_1_cpu_memory"/>
          </v:shape>
        </w:pict>
      </w:r>
    </w:p>
    <w:p w14:paraId="7C3440B0" w14:textId="0C2B8221" w:rsidR="00A86F59" w:rsidRPr="0056231A" w:rsidRDefault="008F0426" w:rsidP="008F0426">
      <w:pPr>
        <w:pStyle w:val="Beschriftung"/>
        <w:rPr>
          <w:lang w:val="de-DE"/>
        </w:rPr>
      </w:pPr>
      <w:bookmarkStart w:id="18"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Pr="007B33F8">
        <w:rPr>
          <w:noProof/>
          <w:lang w:val="de-DE"/>
        </w:rPr>
        <w:t>15</w:t>
      </w:r>
      <w:r>
        <w:fldChar w:fldCharType="end"/>
      </w:r>
      <w:bookmarkEnd w:id="18"/>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0B60B02B"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F30867">
        <w:rPr>
          <w:lang w:val="de-DE"/>
        </w:rPr>
        <w:t xml:space="preserve"> </w:t>
      </w:r>
      <w:r w:rsidR="00F30867" w:rsidRPr="00F30867">
        <w:rPr>
          <w:highlight w:val="yellow"/>
          <w:lang w:val="de-DE"/>
        </w:rPr>
        <w:t>(siehe Anhang XY)</w:t>
      </w:r>
      <w:r w:rsidR="00A86F59">
        <w:rPr>
          <w:lang w:val="de-DE"/>
        </w:rPr>
        <w:t xml:space="preserve">. In Abbildung 10 ist die durchschnittliche gesamte </w:t>
      </w:r>
      <w:r w:rsidR="00270018">
        <w:rPr>
          <w:lang w:val="de-DE"/>
        </w:rPr>
        <w:t>Round-Trip-Time</w:t>
      </w:r>
      <w:r w:rsidR="00A86F59">
        <w:rPr>
          <w:lang w:val="de-DE"/>
        </w:rPr>
        <w:t xml:space="preserve"> in Zusammenhang mit der Standardabweichung dargestellt.</w:t>
      </w:r>
    </w:p>
    <w:p w14:paraId="018E6B10" w14:textId="27384655" w:rsidR="00A86F59" w:rsidRDefault="00A86F59" w:rsidP="003164F5">
      <w:pPr>
        <w:jc w:val="both"/>
        <w:rPr>
          <w:lang w:val="de-DE"/>
        </w:rPr>
      </w:pPr>
      <w:r>
        <w:rPr>
          <w:lang w:val="de-DE"/>
        </w:rPr>
        <w:t xml:space="preserve">Die Trendlinie wurde mithilfe einer linearen Regression ermittelt.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042FBAAD"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Pr>
          <w:lang w:val="de-DE"/>
        </w:rPr>
        <w:t xml:space="preserve">ie aus den Abbildungen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Pr="0056231A">
        <w:rPr>
          <w:lang w:val="de-DE"/>
        </w:rPr>
        <w:t xml:space="preserve"> </w:t>
      </w:r>
      <w:r>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Pr="00A86F59">
        <w:rPr>
          <w:lang w:val="de-DE"/>
        </w:rPr>
        <w:t xml:space="preserve"> </w:t>
      </w:r>
      <w:r w:rsidRPr="00A86F59">
        <w:rPr>
          <w:noProof/>
          <w:lang w:val="de-DE"/>
        </w:rPr>
        <w:t>12</w:t>
      </w:r>
      <w:r>
        <w:rPr>
          <w:lang w:val="de-DE"/>
        </w:rPr>
        <w:fldChar w:fldCharType="end"/>
      </w:r>
      <w:r w:rsidR="008668C9">
        <w:rPr>
          <w:lang w:val="de-DE"/>
        </w:rPr>
        <w:t xml:space="preserve"> hervorgeht, steigt die RTT </w:t>
      </w:r>
      <w:r w:rsidR="00360C6D">
        <w:rPr>
          <w:lang w:val="de-DE"/>
        </w:rPr>
        <w:t xml:space="preserve">linear mit </w:t>
      </w:r>
      <w:r w:rsidR="00360C6D">
        <w:rPr>
          <w:lang w:val="de-DE"/>
        </w:rPr>
        <w:t>der Anzahl der verarbeiteten Nachrichten im Laufe eines Tests. Hierfür ist im Wesentlichen die Zeit verantwortlich, während der die Nachricht auf ihre Entnahme aus der Queue durch einen Thread zur Abarbeitung warte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 eine in etwa konstante Abarbeitungsgeschwindigkeit jeder Nachricht auf dem Server folgern.</w:t>
      </w:r>
    </w:p>
    <w:p w14:paraId="397F87C2" w14:textId="4E62184B" w:rsidR="00A23089" w:rsidRDefault="00F30867" w:rsidP="00A23089">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Pr="0056231A">
        <w:rPr>
          <w:lang w:val="de-DE"/>
        </w:rPr>
        <w:t xml:space="preserve">Abbildung </w:t>
      </w:r>
      <w:r>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w:t>
      </w:r>
    </w:p>
    <w:p w14:paraId="1D4FBBD3" w14:textId="45DE5CCB" w:rsidR="00A86F59" w:rsidRDefault="00A23089" w:rsidP="003164F5">
      <w:pPr>
        <w:jc w:val="both"/>
        <w:rPr>
          <w:lang w:val="de-DE"/>
        </w:rPr>
      </w:pPr>
      <w:r>
        <w:rPr>
          <w:lang w:val="de-DE"/>
        </w:rPr>
        <w:t>Hieraus lässt sich schlussfolgern, dass</w:t>
      </w:r>
      <w:r w:rsidR="00F30867">
        <w:rPr>
          <w:lang w:val="de-DE"/>
        </w:rPr>
        <w:t xml:space="preserve"> für die Abarbeitung der Nachrichten </w:t>
      </w:r>
      <w:r>
        <w:rPr>
          <w:lang w:val="de-DE"/>
        </w:rPr>
        <w:t>eines jeden Clients in etwa die gleiche Menge von</w:t>
      </w:r>
      <w:r w:rsidR="00F30867">
        <w:rPr>
          <w:lang w:val="de-DE"/>
        </w:rPr>
        <w:t xml:space="preserve"> Ressourcen allokiert </w:t>
      </w:r>
      <w:r>
        <w:rPr>
          <w:lang w:val="de-DE"/>
        </w:rPr>
        <w:t>wird</w:t>
      </w:r>
      <w:r w:rsidR="00F30867">
        <w:rPr>
          <w:lang w:val="de-DE"/>
        </w:rPr>
        <w:t xml:space="preserve">. </w:t>
      </w:r>
    </w:p>
    <w:p w14:paraId="6DC45B5A" w14:textId="02B7D89F"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Pr="00116552">
        <w:rPr>
          <w:lang w:val="de-DE"/>
        </w:rPr>
        <w:t xml:space="preserve">Abbildung </w:t>
      </w:r>
      <w:r w:rsidRPr="00116552">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049109D2"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Pr="007B33F8">
        <w:rPr>
          <w:lang w:val="de-DE"/>
        </w:rPr>
        <w:t xml:space="preserve">Abbildung </w:t>
      </w:r>
      <w:r w:rsidRPr="007B33F8">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einem Niveau von 1 GB einpendelt. Die CPU-Auslastung durch den Server ist unstet im Bereich von 0-50% und scheint sich im Laufe der Phase zu verringern.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Garbage-Collection-Mechanismus zurückführen, welcher die allokierten Speicherbereiche aufräumt.</w:t>
      </w:r>
      <w:r w:rsidR="00AD0F39">
        <w:rPr>
          <w:lang w:val="de-DE"/>
        </w:rPr>
        <w:t xml:space="preserve"> Gleichzeitig befindet sich in dieser Phase jedoch die CPU-Auslastung meistens im Bereich von 0-10%. Weiterhin zeigte der Windows Ressource Manager, dass die Auslastung der Festplatte beinahe durchgehend bei 100% gelegen hat</w:t>
      </w:r>
      <w:r w:rsidR="00A81E19">
        <w:rPr>
          <w:lang w:val="de-DE"/>
        </w:rPr>
        <w:t xml:space="preserve">, wodurch die Schlussfolgerung </w:t>
      </w:r>
      <w:r w:rsidR="007B33F8">
        <w:rPr>
          <w:lang w:val="de-DE"/>
        </w:rPr>
        <w:t>naheliegt</w:t>
      </w:r>
      <w:r w:rsidR="00A81E19">
        <w:rPr>
          <w:lang w:val="de-DE"/>
        </w:rPr>
        <w:t>, dass bei diesem Setup die Festplatte hauptursächlich für die Einschränkung der Performance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Ziel dieser Arbeit war 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w:t>
      </w:r>
      <w:r>
        <w:rPr>
          <w:lang w:val="de-DE"/>
        </w:rPr>
        <w:lastRenderedPageBreak/>
        <w:t>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Somit konnten alle Teile der zugrundeliegenden Aufgabenstellung erfüllt werden. Dementsprechend wurde die Umstellung von TCP auf JMS vorgenommen, REST</w:t>
      </w:r>
      <w:r w:rsidR="000D271C">
        <w:rPr>
          <w:lang w:val="de-DE"/>
        </w:rPr>
        <w:t>ful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341210A6"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261D05" w:rsidRPr="00261D05">
        <w:rPr>
          <w:highlight w:val="yellow"/>
          <w:lang w:val="de-DE"/>
        </w:rPr>
        <w:t>Abschnitt blabla</w:t>
      </w:r>
      <w:r w:rsidR="00261D05">
        <w:rPr>
          <w:lang w:val="de-DE"/>
        </w:rPr>
        <w:t xml:space="preserve"> zu entnehmen. Zudem wurden</w:t>
      </w:r>
      <w:r w:rsidR="000D271C">
        <w:rPr>
          <w:lang w:val="de-DE"/>
        </w:rPr>
        <w:t>,</w:t>
      </w:r>
      <w:r w:rsidR="00261D05">
        <w:rPr>
          <w:lang w:val="de-DE"/>
        </w:rPr>
        <w:t xml:space="preserve"> wie in </w:t>
      </w:r>
      <w:r w:rsidR="00261D05" w:rsidRPr="00261D05">
        <w:rPr>
          <w:highlight w:val="yellow"/>
          <w:lang w:val="de-DE"/>
        </w:rPr>
        <w:t>Abschnitt blabla</w:t>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4E3D77F5" w:rsidR="002C6248" w:rsidRDefault="002C6248" w:rsidP="007B33F8">
      <w:pPr>
        <w:jc w:val="both"/>
        <w:rPr>
          <w:lang w:val="de-DE"/>
        </w:rPr>
      </w:pPr>
      <w:r>
        <w:rPr>
          <w:lang w:val="de-DE"/>
        </w:rPr>
        <w:t xml:space="preserve">Als Ergebnis dieser Arbeit stellt die entstandene Anwendung eine gute Grundlage für weitere Entwicklungsschritte dar. Denkbar wären beispielsweise Maßnahmen in Bezug auf die Anwendungssicherheit oder eine weitere serverseitige Modularisierung mithilfe </w:t>
      </w:r>
      <w:r w:rsidR="000D271C">
        <w:rPr>
          <w:lang w:val="de-DE"/>
        </w:rPr>
        <w:t>JBoss Swarm oder entsprechender alternativen Technologien. Möglich wäre</w:t>
      </w:r>
      <w:r w:rsidR="000465C7">
        <w:rPr>
          <w:lang w:val="de-DE"/>
        </w:rPr>
        <w:t xml:space="preserve"> darauf aufbauend</w:t>
      </w:r>
      <w:r w:rsidR="000D271C">
        <w:rPr>
          <w:lang w:val="de-DE"/>
        </w:rPr>
        <w:t xml:space="preserve"> auch die Um</w:t>
      </w:r>
      <w:r>
        <w:rPr>
          <w:lang w:val="de-DE"/>
        </w:rPr>
        <w:t>setzung einer Container-basierten Architektur, beispielsweise unter Verwendung von Docker.</w:t>
      </w:r>
      <w:r w:rsidR="000D271C">
        <w:rPr>
          <w:lang w:val="de-DE"/>
        </w:rPr>
        <w:t xml:space="preserve"> Damit könnte ein positiver Einfluss auf die Resilienz, Skalierbarkeit und Verfügbarkeit erzielt werden. </w:t>
      </w:r>
    </w:p>
    <w:p w14:paraId="17512C66" w14:textId="77777777" w:rsidR="00EF48E1" w:rsidRPr="007B33F8" w:rsidRDefault="002021DB" w:rsidP="00332E98">
      <w:pPr>
        <w:pStyle w:val="ReferenceHead"/>
        <w:jc w:val="both"/>
      </w:pPr>
      <w:r w:rsidRPr="007B33F8">
        <w:t>Abkürzungsverzeichnis</w:t>
      </w:r>
    </w:p>
    <w:p w14:paraId="20211169" w14:textId="77777777" w:rsidR="002021DB" w:rsidRPr="007B33F8" w:rsidRDefault="002021DB" w:rsidP="00332E98">
      <w:pPr>
        <w:pStyle w:val="ReferenceHead"/>
        <w:ind w:left="202"/>
        <w:jc w:val="both"/>
        <w:rPr>
          <w:smallCaps w:val="0"/>
          <w:kern w:val="0"/>
        </w:rPr>
      </w:pPr>
      <w:r w:rsidRPr="007B33F8">
        <w:rPr>
          <w:smallCaps w:val="0"/>
          <w:kern w:val="0"/>
        </w:rPr>
        <w:t>CMT</w:t>
      </w:r>
      <w:r w:rsidRPr="007B33F8">
        <w:rPr>
          <w:smallCaps w:val="0"/>
          <w:kern w:val="0"/>
        </w:rPr>
        <w:tab/>
      </w:r>
      <w:r w:rsidRPr="007B33F8">
        <w:rPr>
          <w:smallCaps w:val="0"/>
          <w:kern w:val="0"/>
        </w:rPr>
        <w:tab/>
        <w:t>-</w:t>
      </w:r>
      <w:r w:rsidRPr="007B33F8">
        <w:rPr>
          <w:smallCaps w:val="0"/>
          <w:kern w:val="0"/>
        </w:rPr>
        <w:tab/>
      </w:r>
      <w:r w:rsidRPr="007B33F8">
        <w:rPr>
          <w:smallCaps w:val="0"/>
          <w:kern w:val="0"/>
        </w:rPr>
        <w:tab/>
        <w:t>Container Managed Transaction</w:t>
      </w:r>
      <w:r w:rsidRPr="007B33F8">
        <w:rPr>
          <w:smallCaps w:val="0"/>
          <w:kern w:val="0"/>
        </w:rPr>
        <w:tab/>
      </w:r>
      <w:r w:rsidRPr="007B33F8">
        <w:rPr>
          <w:smallCaps w:val="0"/>
          <w:kern w:val="0"/>
        </w:rPr>
        <w:tab/>
        <w:t>X</w:t>
      </w:r>
    </w:p>
    <w:p w14:paraId="2FA5A025" w14:textId="77777777" w:rsidR="002021DB" w:rsidRPr="007B33F8" w:rsidRDefault="002021DB" w:rsidP="00332E98">
      <w:pPr>
        <w:pStyle w:val="ReferenceHead"/>
        <w:ind w:left="202"/>
        <w:jc w:val="both"/>
        <w:rPr>
          <w:smallCaps w:val="0"/>
          <w:kern w:val="0"/>
        </w:rPr>
      </w:pPr>
      <w:r w:rsidRPr="007B33F8">
        <w:rPr>
          <w:smallCaps w:val="0"/>
          <w:kern w:val="0"/>
        </w:rPr>
        <w:t>EJB</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Enterprise Java Beans</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7FFD6B5A" w14:textId="77777777" w:rsidR="002021DB" w:rsidRPr="007B33F8" w:rsidRDefault="002021DB" w:rsidP="00332E98">
      <w:pPr>
        <w:pStyle w:val="ReferenceHead"/>
        <w:ind w:left="202"/>
        <w:jc w:val="both"/>
        <w:rPr>
          <w:smallCaps w:val="0"/>
          <w:kern w:val="0"/>
        </w:rPr>
      </w:pPr>
      <w:r w:rsidRPr="007B33F8">
        <w:rPr>
          <w:smallCaps w:val="0"/>
          <w:kern w:val="0"/>
        </w:rPr>
        <w:t>JMS</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Message Service</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80C5993" w14:textId="77777777" w:rsidR="002021DB" w:rsidRPr="007B33F8" w:rsidRDefault="002021DB" w:rsidP="00332E98">
      <w:pPr>
        <w:pStyle w:val="ReferenceHead"/>
        <w:ind w:left="202"/>
        <w:jc w:val="both"/>
        <w:rPr>
          <w:smallCaps w:val="0"/>
          <w:kern w:val="0"/>
        </w:rPr>
      </w:pPr>
      <w:r w:rsidRPr="007B33F8">
        <w:rPr>
          <w:smallCaps w:val="0"/>
          <w:kern w:val="0"/>
        </w:rPr>
        <w:t>JPA</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Persistence API</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4CD53C3C" w14:textId="77777777" w:rsidR="002021DB" w:rsidRPr="007B33F8" w:rsidRDefault="002021DB" w:rsidP="00332E98">
      <w:pPr>
        <w:pStyle w:val="ReferenceHead"/>
        <w:ind w:left="202"/>
        <w:jc w:val="both"/>
        <w:rPr>
          <w:smallCaps w:val="0"/>
          <w:kern w:val="0"/>
        </w:rPr>
      </w:pPr>
      <w:r w:rsidRPr="007B33F8">
        <w:rPr>
          <w:smallCaps w:val="0"/>
          <w:kern w:val="0"/>
        </w:rPr>
        <w:t>JSON</w:t>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Script Object Notation</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2B74AFDA" w14:textId="77777777" w:rsidR="00E76658" w:rsidRPr="007B33F8" w:rsidRDefault="00E76658" w:rsidP="00332E98">
      <w:pPr>
        <w:pStyle w:val="ReferenceHead"/>
        <w:ind w:left="202"/>
        <w:jc w:val="both"/>
        <w:rPr>
          <w:smallCaps w:val="0"/>
          <w:kern w:val="0"/>
        </w:rPr>
      </w:pPr>
      <w:r w:rsidRPr="007B33F8">
        <w:rPr>
          <w:smallCaps w:val="0"/>
          <w:kern w:val="0"/>
        </w:rPr>
        <w:t>JSR</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Specification Request</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68B00CF" w14:textId="77777777" w:rsidR="002021DB" w:rsidRPr="007B33F8" w:rsidRDefault="002021DB" w:rsidP="00332E98">
      <w:pPr>
        <w:pStyle w:val="ReferenceHead"/>
        <w:ind w:left="202"/>
        <w:jc w:val="both"/>
        <w:rPr>
          <w:smallCaps w:val="0"/>
          <w:kern w:val="0"/>
        </w:rPr>
      </w:pPr>
      <w:r w:rsidRPr="007B33F8">
        <w:rPr>
          <w:smallCaps w:val="0"/>
          <w:kern w:val="0"/>
        </w:rPr>
        <w:t>MDB</w:t>
      </w:r>
      <w:r w:rsidRPr="007B33F8">
        <w:rPr>
          <w:smallCaps w:val="0"/>
          <w:kern w:val="0"/>
        </w:rPr>
        <w:tab/>
      </w:r>
      <w:r w:rsidRPr="007B33F8">
        <w:rPr>
          <w:smallCaps w:val="0"/>
          <w:kern w:val="0"/>
        </w:rPr>
        <w:tab/>
        <w:t>-</w:t>
      </w:r>
      <w:r w:rsidRPr="007B33F8">
        <w:rPr>
          <w:smallCaps w:val="0"/>
          <w:kern w:val="0"/>
        </w:rPr>
        <w:tab/>
      </w:r>
      <w:r w:rsidRPr="007B33F8">
        <w:rPr>
          <w:smallCaps w:val="0"/>
          <w:kern w:val="0"/>
        </w:rPr>
        <w:tab/>
        <w:t>Message Driven Bean</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0DAACB09" w14:textId="77777777" w:rsidR="00EF48E1" w:rsidRPr="007B33F8" w:rsidRDefault="002021DB" w:rsidP="00332E98">
      <w:pPr>
        <w:pStyle w:val="ReferenceHead"/>
        <w:ind w:left="202"/>
        <w:jc w:val="both"/>
        <w:rPr>
          <w:smallCaps w:val="0"/>
          <w:kern w:val="0"/>
        </w:rPr>
      </w:pPr>
      <w:r w:rsidRPr="007B33F8">
        <w:rPr>
          <w:smallCaps w:val="0"/>
          <w:kern w:val="0"/>
        </w:rPr>
        <w:t>ORM</w:t>
      </w:r>
      <w:r w:rsidRPr="007B33F8">
        <w:rPr>
          <w:smallCaps w:val="0"/>
          <w:kern w:val="0"/>
        </w:rPr>
        <w:tab/>
      </w:r>
      <w:r w:rsidRPr="007B33F8">
        <w:rPr>
          <w:smallCaps w:val="0"/>
          <w:kern w:val="0"/>
        </w:rPr>
        <w:tab/>
        <w:t>-</w:t>
      </w:r>
      <w:r w:rsidRPr="007B33F8">
        <w:rPr>
          <w:smallCaps w:val="0"/>
          <w:kern w:val="0"/>
        </w:rPr>
        <w:tab/>
      </w:r>
      <w:r w:rsidRPr="007B33F8">
        <w:rPr>
          <w:smallCaps w:val="0"/>
          <w:kern w:val="0"/>
        </w:rPr>
        <w:tab/>
        <w:t>Object Relational Mapper</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6C3BD6D5" w14:textId="77777777" w:rsidR="00EF48E1" w:rsidRPr="007B33F8" w:rsidRDefault="00EF48E1" w:rsidP="00332E98">
      <w:pPr>
        <w:pStyle w:val="ReferenceHead"/>
        <w:ind w:left="202"/>
        <w:jc w:val="both"/>
        <w:rPr>
          <w:smallCaps w:val="0"/>
          <w:kern w:val="0"/>
        </w:rPr>
      </w:pPr>
    </w:p>
    <w:p w14:paraId="4EAD9CEB" w14:textId="77777777" w:rsidR="00D51C3B" w:rsidRPr="007B33F8" w:rsidRDefault="00D51C3B" w:rsidP="00332E98">
      <w:pPr>
        <w:pStyle w:val="ReferenceHead"/>
        <w:jc w:val="both"/>
      </w:pPr>
      <w:r w:rsidRPr="007B33F8">
        <w:t>References</w:t>
      </w:r>
    </w:p>
    <w:p w14:paraId="7608B8A6" w14:textId="77777777" w:rsidR="008839BA" w:rsidRPr="007B33F8" w:rsidRDefault="00F93C74" w:rsidP="008839BA">
      <w:pPr>
        <w:pStyle w:val="Literaturverzeichnis"/>
        <w:rPr>
          <w:lang w:val="de-DE"/>
        </w:rPr>
      </w:pPr>
      <w:r w:rsidRPr="000A5242">
        <w:rPr>
          <w:lang w:val="de-DE"/>
        </w:rPr>
        <w:fldChar w:fldCharType="begin"/>
      </w:r>
      <w:r w:rsidR="008839BA">
        <w:rPr>
          <w:lang w:val="de-DE"/>
        </w:rPr>
        <w:instrText xml:space="preserve"> ADDIN ZOTERO_BIBL {"custom":[]} CSL_BIBLIOGRAPHY </w:instrText>
      </w:r>
      <w:r w:rsidRPr="000A5242">
        <w:rPr>
          <w:lang w:val="de-DE"/>
        </w:rPr>
        <w:fldChar w:fldCharType="separate"/>
      </w:r>
      <w:r w:rsidR="008839BA" w:rsidRPr="007B33F8">
        <w:rPr>
          <w:lang w:val="de-DE"/>
        </w:rPr>
        <w:t>[1]</w:t>
      </w:r>
      <w:r w:rsidR="008839BA" w:rsidRPr="007B33F8">
        <w:rPr>
          <w:lang w:val="de-DE"/>
        </w:rPr>
        <w:tab/>
        <w:t xml:space="preserve">A. Schill und T. Springer, </w:t>
      </w:r>
      <w:r w:rsidR="008839BA" w:rsidRPr="007B33F8">
        <w:rPr>
          <w:i/>
          <w:iCs/>
          <w:lang w:val="de-DE"/>
        </w:rPr>
        <w:t>Verteilte Systeme</w:t>
      </w:r>
      <w:r w:rsidR="008839BA" w:rsidRPr="007B33F8">
        <w:rPr>
          <w:lang w:val="de-DE"/>
        </w:rPr>
        <w:t>. Berlin, Heidelberg: Springer Berlin Heidelberg, 2012.</w:t>
      </w:r>
    </w:p>
    <w:p w14:paraId="47A0AD6B" w14:textId="77777777" w:rsidR="008839BA" w:rsidRPr="008839BA" w:rsidRDefault="008839BA" w:rsidP="008839BA">
      <w:pPr>
        <w:pStyle w:val="Literaturverzeichnis"/>
      </w:pPr>
      <w:r w:rsidRPr="007B33F8">
        <w:rPr>
          <w:lang w:val="de-DE"/>
        </w:rPr>
        <w:t>[2]</w:t>
      </w:r>
      <w:r w:rsidRPr="007B33F8">
        <w:rPr>
          <w:lang w:val="de-DE"/>
        </w:rPr>
        <w:tab/>
        <w:t xml:space="preserve">G. Starke, </w:t>
      </w:r>
      <w:r w:rsidRPr="007B33F8">
        <w:rPr>
          <w:i/>
          <w:iCs/>
          <w:lang w:val="de-DE"/>
        </w:rPr>
        <w:t>Effektive Softwarearchitekturen: Ein praktischer Leitfaden</w:t>
      </w:r>
      <w:r w:rsidRPr="007B33F8">
        <w:rPr>
          <w:lang w:val="de-DE"/>
        </w:rPr>
        <w:t xml:space="preserve">. </w:t>
      </w:r>
      <w:r w:rsidRPr="008839BA">
        <w:t>Carl Hanser Verlag GmbH \&amp; Company KG, 2015.</w:t>
      </w:r>
    </w:p>
    <w:p w14:paraId="7A29B81C" w14:textId="77777777" w:rsidR="008839BA" w:rsidRPr="008839BA" w:rsidRDefault="008839BA" w:rsidP="008839BA">
      <w:pPr>
        <w:pStyle w:val="Literaturverzeichnis"/>
      </w:pPr>
      <w:r w:rsidRPr="008839BA">
        <w:t>[3]</w:t>
      </w:r>
      <w:r w:rsidRPr="008839BA">
        <w:tab/>
        <w:t xml:space="preserve">M. Hapner, R. Burridge, R. Sharma, J. Fialli, K. Stout, und N. Deakin, </w:t>
      </w:r>
      <w:r w:rsidRPr="008839BA">
        <w:rPr>
          <w:i/>
          <w:iCs/>
        </w:rPr>
        <w:t>The Java Message Service Specification</w:t>
      </w:r>
      <w:r w:rsidRPr="008839BA">
        <w:t>. Java Specification Request, 2013.</w:t>
      </w:r>
    </w:p>
    <w:p w14:paraId="2D890D00" w14:textId="77777777" w:rsidR="008839BA" w:rsidRPr="008839BA" w:rsidRDefault="008839BA" w:rsidP="008839BA">
      <w:pPr>
        <w:pStyle w:val="Literaturverzeichnis"/>
      </w:pPr>
      <w:r w:rsidRPr="008839BA">
        <w:t>[4]</w:t>
      </w:r>
      <w:r w:rsidRPr="008839BA">
        <w:tab/>
        <w:t>„jms.pdf“. .</w:t>
      </w:r>
    </w:p>
    <w:p w14:paraId="7DC4722B" w14:textId="77777777" w:rsidR="008839BA" w:rsidRPr="007B33F8" w:rsidRDefault="008839BA" w:rsidP="008839BA">
      <w:pPr>
        <w:pStyle w:val="Literaturverzeichnis"/>
        <w:rPr>
          <w:lang w:val="de-DE"/>
        </w:rPr>
      </w:pPr>
      <w:r w:rsidRPr="008839BA">
        <w:t>[5]</w:t>
      </w:r>
      <w:r w:rsidRPr="008839BA">
        <w:tab/>
        <w:t>M. Hadley und P. Sandoz, „JAX-RS: Java</w:t>
      </w:r>
      <w:r w:rsidRPr="008839BA">
        <w:rPr>
          <w:vertAlign w:val="superscript"/>
        </w:rPr>
        <w:t>TM</w:t>
      </w:r>
      <w:r w:rsidRPr="008839BA">
        <w:t xml:space="preserve"> API for RESTful Web Services“, </w:t>
      </w:r>
      <w:r w:rsidRPr="008839BA">
        <w:rPr>
          <w:i/>
          <w:iCs/>
        </w:rPr>
        <w:t xml:space="preserve">Java Specif. </w:t>
      </w:r>
      <w:r w:rsidRPr="007B33F8">
        <w:rPr>
          <w:i/>
          <w:iCs/>
          <w:lang w:val="de-DE"/>
        </w:rPr>
        <w:t>Req. JSR</w:t>
      </w:r>
      <w:r w:rsidRPr="007B33F8">
        <w:rPr>
          <w:lang w:val="de-DE"/>
        </w:rPr>
        <w:t>, Bd. 311, 2009.</w:t>
      </w:r>
    </w:p>
    <w:p w14:paraId="745CCC29" w14:textId="77777777" w:rsidR="008839BA" w:rsidRPr="007B33F8" w:rsidRDefault="008839BA" w:rsidP="008839BA">
      <w:pPr>
        <w:pStyle w:val="Literaturverzeichnis"/>
        <w:rPr>
          <w:lang w:val="de-DE"/>
        </w:rPr>
      </w:pPr>
      <w:r w:rsidRPr="007B33F8">
        <w:rPr>
          <w:lang w:val="de-DE"/>
        </w:rPr>
        <w:t>[6]</w:t>
      </w:r>
      <w:r w:rsidRPr="007B33F8">
        <w:rPr>
          <w:lang w:val="de-DE"/>
        </w:rPr>
        <w:tab/>
        <w:t xml:space="preserve">P. Mandl, </w:t>
      </w:r>
      <w:r w:rsidRPr="007B33F8">
        <w:rPr>
          <w:i/>
          <w:iCs/>
          <w:lang w:val="de-DE"/>
        </w:rPr>
        <w:t>Masterkurs Verteilte betriebliche Informationssysteme - Prinzipien, Architekturen und Technologien</w:t>
      </w:r>
      <w:r w:rsidRPr="007B33F8">
        <w:rPr>
          <w:lang w:val="de-DE"/>
        </w:rPr>
        <w:t>, 1. Aufl. VIEWEG+ TEUBNER, 2009.</w:t>
      </w:r>
    </w:p>
    <w:p w14:paraId="27113A81" w14:textId="77777777" w:rsidR="008839BA" w:rsidRPr="007B33F8" w:rsidRDefault="008839BA" w:rsidP="008839BA">
      <w:pPr>
        <w:pStyle w:val="Literaturverzeichnis"/>
        <w:rPr>
          <w:lang w:val="de-DE"/>
        </w:rPr>
      </w:pPr>
      <w:r w:rsidRPr="007B33F8">
        <w:rPr>
          <w:lang w:val="de-DE"/>
        </w:rPr>
        <w:t>[7]</w:t>
      </w:r>
      <w:r w:rsidRPr="007B33F8">
        <w:rPr>
          <w:lang w:val="de-DE"/>
        </w:rPr>
        <w:tab/>
        <w:t xml:space="preserve">H. Balzert, </w:t>
      </w:r>
      <w:r w:rsidRPr="007B33F8">
        <w:rPr>
          <w:i/>
          <w:iCs/>
          <w:lang w:val="de-DE"/>
        </w:rPr>
        <w:t>Lehrbuch der Softwaretechnik, Entwurf, Implementierung, Installation und Betrieb</w:t>
      </w:r>
      <w:r w:rsidRPr="007B33F8">
        <w:rPr>
          <w:lang w:val="de-DE"/>
        </w:rPr>
        <w:t>, 3. Aufl. Spektrum, Akademischer Verlag.</w:t>
      </w:r>
    </w:p>
    <w:p w14:paraId="5AFE3935" w14:textId="77777777" w:rsidR="008839BA" w:rsidRPr="008839BA" w:rsidRDefault="008839BA" w:rsidP="008839BA">
      <w:pPr>
        <w:pStyle w:val="Literaturverzeichnis"/>
      </w:pPr>
      <w:r w:rsidRPr="007B33F8">
        <w:rPr>
          <w:lang w:val="de-DE"/>
        </w:rPr>
        <w:t>[8]</w:t>
      </w:r>
      <w:r w:rsidRPr="007B33F8">
        <w:rPr>
          <w:lang w:val="de-DE"/>
        </w:rPr>
        <w:tab/>
        <w:t xml:space="preserve">U. Hammerschall, </w:t>
      </w:r>
      <w:r w:rsidRPr="007B33F8">
        <w:rPr>
          <w:i/>
          <w:iCs/>
          <w:lang w:val="de-DE"/>
        </w:rPr>
        <w:t>Verteilte Systeme und Anwendungen</w:t>
      </w:r>
      <w:r w:rsidRPr="007B33F8">
        <w:rPr>
          <w:lang w:val="de-DE"/>
        </w:rPr>
        <w:t xml:space="preserve">. </w:t>
      </w:r>
      <w:r w:rsidRPr="008839BA">
        <w:t>Pearson Education.</w:t>
      </w:r>
    </w:p>
    <w:p w14:paraId="65E597FE" w14:textId="77777777" w:rsidR="008839BA" w:rsidRPr="007B33F8" w:rsidRDefault="008839BA" w:rsidP="008839BA">
      <w:pPr>
        <w:pStyle w:val="Literaturverzeichnis"/>
        <w:rPr>
          <w:lang w:val="de-DE"/>
        </w:rPr>
      </w:pPr>
      <w:r w:rsidRPr="008839BA">
        <w:t>[9]</w:t>
      </w:r>
      <w:r w:rsidRPr="008839BA">
        <w:tab/>
        <w:t xml:space="preserve">„Two-Phase Commit Mechanism“. </w:t>
      </w:r>
      <w:r w:rsidRPr="007B33F8">
        <w:rPr>
          <w:lang w:val="de-DE"/>
        </w:rPr>
        <w:t>[Online]. Verfügbar unter: https://docs.oracle.com/cd/B28359_01/server.111/b28310/ds_txns003.htm#ADMIN12222. [Zugegriffen: 17-Dez-2016].</w:t>
      </w:r>
    </w:p>
    <w:p w14:paraId="3404E123" w14:textId="77777777" w:rsidR="008839BA" w:rsidRPr="007B33F8" w:rsidRDefault="008839BA" w:rsidP="008839BA">
      <w:pPr>
        <w:pStyle w:val="Literaturverzeichnis"/>
        <w:rPr>
          <w:lang w:val="de-DE"/>
        </w:rPr>
      </w:pPr>
      <w:r w:rsidRPr="007B33F8">
        <w:rPr>
          <w:lang w:val="de-DE"/>
        </w:rPr>
        <w:t>[10]</w:t>
      </w:r>
      <w:r w:rsidRPr="007B33F8">
        <w:rPr>
          <w:lang w:val="de-DE"/>
        </w:rPr>
        <w:tab/>
        <w:t>„Distributed Logging for Transaction Processing“. [Online]. Verfügbar unter: http://www.cs.tufts.edu/~nr/cs257/archive/alfred-spector/spector85sigmod.pdf. [Zugegriffen: 17-Dez-2016].</w:t>
      </w:r>
    </w:p>
    <w:p w14:paraId="3A3DCAD7" w14:textId="77777777" w:rsidR="008839BA" w:rsidRPr="007B33F8" w:rsidRDefault="008839BA" w:rsidP="008839BA">
      <w:pPr>
        <w:pStyle w:val="Literaturverzeichnis"/>
        <w:rPr>
          <w:lang w:val="de-DE"/>
        </w:rPr>
      </w:pPr>
      <w:r w:rsidRPr="008839BA">
        <w:t>[11]</w:t>
      </w:r>
      <w:r w:rsidRPr="008839BA">
        <w:tab/>
        <w:t xml:space="preserve">„WildFly 9 Final is released! · WildFly“. </w:t>
      </w:r>
      <w:r w:rsidRPr="007B33F8">
        <w:rPr>
          <w:lang w:val="de-DE"/>
        </w:rPr>
        <w:t>[Online]. Verfügbar unter: http://wildfly.org/news/2015/07/02/WildFly9-Final-Released/. [Zugegriffen: 20-Dez-2016].</w:t>
      </w:r>
    </w:p>
    <w:p w14:paraId="6F9B6CC0" w14:textId="77777777" w:rsidR="008839BA" w:rsidRPr="007B33F8" w:rsidRDefault="008839BA" w:rsidP="008839BA">
      <w:pPr>
        <w:pStyle w:val="Literaturverzeichnis"/>
        <w:rPr>
          <w:lang w:val="de-DE"/>
        </w:rPr>
      </w:pPr>
      <w:r w:rsidRPr="007B33F8">
        <w:rPr>
          <w:lang w:val="de-DE"/>
        </w:rPr>
        <w:t>[12]</w:t>
      </w:r>
      <w:r w:rsidRPr="007B33F8">
        <w:rPr>
          <w:lang w:val="de-DE"/>
        </w:rPr>
        <w:tab/>
        <w:t>„WildFly 10 Final is now available! · WildFly“. [Online]. Verfügbar unter: http://wildfly.org/staging/news/2016/01/29/WildFly10-Released/. [Zugegriffen: 20-Dez-2016].</w:t>
      </w:r>
    </w:p>
    <w:p w14:paraId="38A7E901" w14:textId="77777777" w:rsidR="008839BA" w:rsidRPr="007B33F8" w:rsidRDefault="008839BA" w:rsidP="008839BA">
      <w:pPr>
        <w:pStyle w:val="Literaturverzeichnis"/>
        <w:rPr>
          <w:lang w:val="de-DE"/>
        </w:rPr>
      </w:pPr>
      <w:r w:rsidRPr="007B33F8">
        <w:rPr>
          <w:lang w:val="de-DE"/>
        </w:rPr>
        <w:t>[13]</w:t>
      </w:r>
      <w:r w:rsidRPr="007B33F8">
        <w:rPr>
          <w:lang w:val="de-DE"/>
        </w:rPr>
        <w:tab/>
        <w:t>M. Belshe, M. Thomson, und R. Peon, „Hypertext Transfer Protocol Version 2 (HTTP/2)“. [Online]. Verfügbar unter: https://tools.ietf.org/html/rfc7540. [Zugegriffen: 05-Dez-2016].</w:t>
      </w:r>
    </w:p>
    <w:p w14:paraId="1CA28A88" w14:textId="77777777" w:rsidR="008839BA" w:rsidRPr="007B33F8" w:rsidRDefault="008839BA" w:rsidP="008839BA">
      <w:pPr>
        <w:pStyle w:val="Literaturverzeichnis"/>
        <w:rPr>
          <w:lang w:val="de-DE"/>
        </w:rPr>
      </w:pPr>
      <w:r w:rsidRPr="007B33F8">
        <w:rPr>
          <w:lang w:val="de-DE"/>
        </w:rPr>
        <w:t>[14]</w:t>
      </w:r>
      <w:r w:rsidRPr="007B33F8">
        <w:rPr>
          <w:lang w:val="de-DE"/>
        </w:rPr>
        <w:tab/>
        <w:t>„Hibernate ORM 5.0 User Guide“. [Online]. Verfügbar unter: https://docs.jboss.org/hibernate/orm/5.0/userguide/html_single/Hibernate_User_Guide.html. [Zugegriffen: 05-Dez-2016].</w:t>
      </w:r>
    </w:p>
    <w:p w14:paraId="22A93B9B" w14:textId="77777777" w:rsidR="008839BA" w:rsidRPr="007B33F8" w:rsidRDefault="008839BA" w:rsidP="008839BA">
      <w:pPr>
        <w:pStyle w:val="Literaturverzeichnis"/>
        <w:rPr>
          <w:lang w:val="de-DE"/>
        </w:rPr>
      </w:pPr>
      <w:r w:rsidRPr="008839BA">
        <w:t>[15]</w:t>
      </w:r>
      <w:r w:rsidRPr="008839BA">
        <w:tab/>
        <w:t xml:space="preserve">„The Java Community Process(SM) Program - communityprocess - final“. </w:t>
      </w:r>
      <w:r w:rsidRPr="007B33F8">
        <w:rPr>
          <w:lang w:val="de-DE"/>
        </w:rPr>
        <w:t>[Online]. Verfügbar unter: https://jcp.org/aboutJava/communityprocess/final/jsr220/index.html. [Zugegriffen: 17-Dez-2016].</w:t>
      </w:r>
    </w:p>
    <w:p w14:paraId="516065A0" w14:textId="77777777" w:rsidR="008839BA" w:rsidRPr="007B33F8" w:rsidRDefault="008839BA" w:rsidP="008839BA">
      <w:pPr>
        <w:pStyle w:val="Literaturverzeichnis"/>
        <w:rPr>
          <w:lang w:val="de-DE"/>
        </w:rPr>
      </w:pPr>
      <w:r w:rsidRPr="008839BA">
        <w:t>[16]</w:t>
      </w:r>
      <w:r w:rsidRPr="008839BA">
        <w:tab/>
        <w:t xml:space="preserve">„The Java Community Process(SM) Program - JSRs: Java Specification Requests - detail JSR# 338“. </w:t>
      </w:r>
      <w:r w:rsidRPr="007B33F8">
        <w:rPr>
          <w:lang w:val="de-DE"/>
        </w:rPr>
        <w:t>[Online]. Verfügbar unter: https://jcp.org/en/jsr/detail?id=338. [Zugegriffen: 17-Dez-2016].</w:t>
      </w:r>
    </w:p>
    <w:p w14:paraId="7A278D6D" w14:textId="77777777" w:rsidR="008839BA" w:rsidRPr="007B33F8" w:rsidRDefault="008839BA" w:rsidP="008839BA">
      <w:pPr>
        <w:pStyle w:val="Literaturverzeichnis"/>
        <w:rPr>
          <w:lang w:val="de-DE"/>
        </w:rPr>
      </w:pPr>
      <w:r w:rsidRPr="007B33F8">
        <w:rPr>
          <w:lang w:val="de-DE"/>
        </w:rPr>
        <w:t>[17]</w:t>
      </w:r>
      <w:r w:rsidRPr="007B33F8">
        <w:rPr>
          <w:lang w:val="de-DE"/>
        </w:rPr>
        <w:tab/>
        <w:t>„Message-Driven EJBs“. [Online]. Verfügbar unter: http://docs.oracle.com/cd/E11035_01/wls100/ejb/message_beans.html. [Zugegriffen: 17-Nov-2016].</w:t>
      </w:r>
    </w:p>
    <w:p w14:paraId="5A699ACA" w14:textId="77777777" w:rsidR="008839BA" w:rsidRPr="007B33F8" w:rsidRDefault="008839BA" w:rsidP="008839BA">
      <w:pPr>
        <w:pStyle w:val="Literaturverzeichnis"/>
        <w:rPr>
          <w:lang w:val="de-DE"/>
        </w:rPr>
      </w:pPr>
      <w:r w:rsidRPr="008839BA">
        <w:t>[18]</w:t>
      </w:r>
      <w:r w:rsidRPr="008839BA">
        <w:tab/>
        <w:t xml:space="preserve">Oracle Corporation, „JSR 339 - Java Community Process“. </w:t>
      </w:r>
      <w:r w:rsidRPr="007B33F8">
        <w:rPr>
          <w:lang w:val="de-DE"/>
        </w:rPr>
        <w:t>[Online]. Verfügbar unter: https://jcp.org/en/jsr/detail?id=339. [Zugegriffen: 16-Dez-2016].</w:t>
      </w:r>
    </w:p>
    <w:p w14:paraId="20640B88" w14:textId="77777777" w:rsidR="008839BA" w:rsidRPr="007B33F8" w:rsidRDefault="008839BA" w:rsidP="008839BA">
      <w:pPr>
        <w:pStyle w:val="Literaturverzeichnis"/>
        <w:rPr>
          <w:lang w:val="de-DE"/>
        </w:rPr>
      </w:pPr>
      <w:r w:rsidRPr="007B33F8">
        <w:rPr>
          <w:lang w:val="de-DE"/>
        </w:rPr>
        <w:t>[19]</w:t>
      </w:r>
      <w:r w:rsidRPr="007B33F8">
        <w:rPr>
          <w:lang w:val="de-DE"/>
        </w:rPr>
        <w:tab/>
        <w:t>„Distributed Transaction Processing: The XA Specification“. [Online]. Verfügbar unter: http://pubs.opengroup.org/onlinepubs/009680699/toc.pdf. [Zugegriffen: 17-Dez-2016].</w:t>
      </w:r>
    </w:p>
    <w:p w14:paraId="391B1335" w14:textId="77777777" w:rsidR="008839BA" w:rsidRPr="007B33F8" w:rsidRDefault="008839BA" w:rsidP="008839BA">
      <w:pPr>
        <w:pStyle w:val="Literaturverzeichnis"/>
        <w:rPr>
          <w:lang w:val="de-DE"/>
        </w:rPr>
      </w:pPr>
      <w:r w:rsidRPr="008839BA">
        <w:t>[20]</w:t>
      </w:r>
      <w:r w:rsidRPr="008839BA">
        <w:tab/>
        <w:t xml:space="preserve">„The Java Community Process(SM) Program - JSRs: Java Specification Requests - detail JSR# 907“. </w:t>
      </w:r>
      <w:r w:rsidRPr="007B33F8">
        <w:rPr>
          <w:lang w:val="de-DE"/>
        </w:rPr>
        <w:t xml:space="preserve">[Online]. </w:t>
      </w:r>
      <w:r w:rsidRPr="007B33F8">
        <w:rPr>
          <w:lang w:val="de-DE"/>
        </w:rPr>
        <w:lastRenderedPageBreak/>
        <w:t>Verfügbar unter: https://jcp.org/en/jsr/detail?id=907. [Zugegriffen: 17-Dez-2016].</w:t>
      </w:r>
    </w:p>
    <w:p w14:paraId="5EBCB7F0" w14:textId="77777777" w:rsidR="008839BA" w:rsidRPr="007B33F8" w:rsidRDefault="008839BA" w:rsidP="008839BA">
      <w:pPr>
        <w:pStyle w:val="Literaturverzeichnis"/>
        <w:rPr>
          <w:lang w:val="de-DE"/>
        </w:rPr>
      </w:pPr>
      <w:r w:rsidRPr="007B33F8">
        <w:rPr>
          <w:lang w:val="de-DE"/>
        </w:rPr>
        <w:t>[21]</w:t>
      </w:r>
      <w:r w:rsidRPr="007B33F8">
        <w:rPr>
          <w:lang w:val="de-DE"/>
        </w:rPr>
        <w:tab/>
        <w:t xml:space="preserve">„XA Transactions“, </w:t>
      </w:r>
      <w:r w:rsidRPr="007B33F8">
        <w:rPr>
          <w:i/>
          <w:iCs/>
          <w:lang w:val="de-DE"/>
        </w:rPr>
        <w:t>MariaDB KnowledgeBase</w:t>
      </w:r>
      <w:r w:rsidRPr="007B33F8">
        <w:rPr>
          <w:lang w:val="de-DE"/>
        </w:rPr>
        <w:t>. [Online]. Verfügbar unter: http://mariadb.com/kb/en/mariadb/xa-transactions/. [Zugegriffen: 21-Dez-2016].</w:t>
      </w:r>
    </w:p>
    <w:p w14:paraId="08E94A4F" w14:textId="77777777" w:rsidR="008839BA" w:rsidRPr="007B33F8" w:rsidRDefault="008839BA" w:rsidP="008839BA">
      <w:pPr>
        <w:pStyle w:val="Literaturverzeichnis"/>
        <w:rPr>
          <w:lang w:val="de-DE"/>
        </w:rPr>
      </w:pPr>
      <w:r w:rsidRPr="007B33F8">
        <w:rPr>
          <w:lang w:val="de-DE"/>
        </w:rPr>
        <w:t>[22]</w:t>
      </w:r>
      <w:r w:rsidRPr="007B33F8">
        <w:rPr>
          <w:lang w:val="de-DE"/>
        </w:rPr>
        <w:tab/>
        <w:t xml:space="preserve">R. Steyer, „Behind the scene – der Aufbau von FXML“, in </w:t>
      </w:r>
      <w:r w:rsidRPr="007B33F8">
        <w:rPr>
          <w:i/>
          <w:iCs/>
          <w:lang w:val="de-DE"/>
        </w:rPr>
        <w:t>Einführung in JavaFX</w:t>
      </w:r>
      <w:r w:rsidRPr="007B33F8">
        <w:rPr>
          <w:lang w:val="de-DE"/>
        </w:rPr>
        <w:t>, Springer Fachmedien Wiesbaden, 2014, S. 123–142.</w:t>
      </w:r>
    </w:p>
    <w:p w14:paraId="78D45D30" w14:textId="77777777" w:rsidR="008839BA" w:rsidRPr="007B33F8" w:rsidRDefault="008839BA" w:rsidP="008839BA">
      <w:pPr>
        <w:pStyle w:val="Literaturverzeichnis"/>
        <w:rPr>
          <w:lang w:val="de-DE"/>
        </w:rPr>
      </w:pPr>
      <w:r w:rsidRPr="008839BA">
        <w:t>[23]</w:t>
      </w:r>
      <w:r w:rsidRPr="008839BA">
        <w:tab/>
        <w:t xml:space="preserve">J. Kremer, „Angular, version 2: proprioception-reinforcement“. </w:t>
      </w:r>
      <w:r w:rsidRPr="007B33F8">
        <w:rPr>
          <w:lang w:val="de-DE"/>
        </w:rPr>
        <w:t>[Online]. Verfügbar unter: http://angularjs.blogspot.com/2016/09/angular2-final.html. [Zugegriffen: 13-Dez-2016].</w:t>
      </w:r>
    </w:p>
    <w:p w14:paraId="0607E5E3" w14:textId="77777777" w:rsidR="008839BA" w:rsidRPr="007B33F8" w:rsidRDefault="008839BA" w:rsidP="008839BA">
      <w:pPr>
        <w:pStyle w:val="Literaturverzeichnis"/>
        <w:rPr>
          <w:lang w:val="de-DE"/>
        </w:rPr>
      </w:pPr>
      <w:r w:rsidRPr="008839BA">
        <w:t>[24]</w:t>
      </w:r>
      <w:r w:rsidRPr="008839BA">
        <w:tab/>
        <w:t xml:space="preserve">Rangle.io, „Why Angular 2? · Rangle.io : Angular 2 Training“. </w:t>
      </w:r>
      <w:r w:rsidRPr="007B33F8">
        <w:rPr>
          <w:lang w:val="de-DE"/>
        </w:rPr>
        <w:t>[Online]. Verfügbar unter: https://angular-2-training-book.rangle.io/handout/why_angular_2.html. [Zugegriffen: 13-Dez-2016].</w:t>
      </w:r>
    </w:p>
    <w:p w14:paraId="780AFB38" w14:textId="77777777" w:rsidR="008839BA" w:rsidRPr="007B33F8" w:rsidRDefault="008839BA" w:rsidP="008839BA">
      <w:pPr>
        <w:pStyle w:val="Literaturverzeichnis"/>
        <w:rPr>
          <w:lang w:val="de-DE"/>
        </w:rPr>
      </w:pPr>
      <w:r w:rsidRPr="008839BA">
        <w:t>[25]</w:t>
      </w:r>
      <w:r w:rsidRPr="008839BA">
        <w:tab/>
        <w:t xml:space="preserve">Google Inc., „angular/material2“, </w:t>
      </w:r>
      <w:r w:rsidRPr="008839BA">
        <w:rPr>
          <w:i/>
          <w:iCs/>
        </w:rPr>
        <w:t>GitHub</w:t>
      </w:r>
      <w:r w:rsidRPr="008839BA">
        <w:t xml:space="preserve">. </w:t>
      </w:r>
      <w:r w:rsidRPr="007B33F8">
        <w:rPr>
          <w:lang w:val="de-DE"/>
        </w:rPr>
        <w:t>[Online]. Verfügbar unter: https://github.com/angular/material2. [Zugegriffen: 13-Dez-2016].</w:t>
      </w:r>
    </w:p>
    <w:p w14:paraId="585497AA" w14:textId="77777777" w:rsidR="008839BA" w:rsidRPr="007B33F8" w:rsidRDefault="008839BA" w:rsidP="008839BA">
      <w:pPr>
        <w:pStyle w:val="Literaturverzeichnis"/>
        <w:rPr>
          <w:lang w:val="de-DE"/>
        </w:rPr>
      </w:pPr>
      <w:r w:rsidRPr="007B33F8">
        <w:rPr>
          <w:lang w:val="de-DE"/>
        </w:rPr>
        <w:t>[26]</w:t>
      </w:r>
      <w:r w:rsidRPr="007B33F8">
        <w:rPr>
          <w:lang w:val="de-DE"/>
        </w:rPr>
        <w:tab/>
        <w:t>„Code Simplicity » What Is Overengineering?“ [Online]. Verfügbar unter: http://www.codesimplicity.com/post/what-is-overengineering/. [Zugegriffen: 20-Dez-2016].</w:t>
      </w:r>
    </w:p>
    <w:p w14:paraId="404B4C92" w14:textId="77777777" w:rsidR="008839BA" w:rsidRPr="008839BA" w:rsidRDefault="008839BA" w:rsidP="008839BA">
      <w:pPr>
        <w:pStyle w:val="Literaturverzeichnis"/>
      </w:pPr>
      <w:r w:rsidRPr="008839BA">
        <w:t>[27]</w:t>
      </w:r>
      <w:r w:rsidRPr="008839BA">
        <w:tab/>
        <w:t xml:space="preserve">Google Inc., „Angular Services“. [Online]. </w:t>
      </w:r>
      <w:r w:rsidRPr="007B33F8">
        <w:rPr>
          <w:lang w:val="de-DE"/>
        </w:rPr>
        <w:t xml:space="preserve">Verfügbar unter: https://angular.io/docs/ts/latest/guide/architecture.html#!#services. </w:t>
      </w:r>
      <w:r w:rsidRPr="008839BA">
        <w:t>[Zugegriffen: 16-Dez-2016].</w:t>
      </w:r>
    </w:p>
    <w:p w14:paraId="23C54187" w14:textId="77777777" w:rsidR="008839BA" w:rsidRPr="007B33F8" w:rsidRDefault="008839BA" w:rsidP="008839BA">
      <w:pPr>
        <w:pStyle w:val="Literaturverzeichnis"/>
        <w:rPr>
          <w:lang w:val="de-DE"/>
        </w:rPr>
      </w:pPr>
      <w:r w:rsidRPr="008839BA">
        <w:t>[28]</w:t>
      </w:r>
      <w:r w:rsidRPr="008839BA">
        <w:tab/>
        <w:t xml:space="preserve">„Latest CDI 2.0 news | Contexts and Dependency Injection“. [Online]. </w:t>
      </w:r>
      <w:r w:rsidRPr="007B33F8">
        <w:rPr>
          <w:lang w:val="de-DE"/>
        </w:rPr>
        <w:t>Verfügbar unter: http://www.cdi-spec.org/. [Zugegriffen: 17-Dez-2016].</w:t>
      </w:r>
    </w:p>
    <w:p w14:paraId="616F8C44" w14:textId="77777777" w:rsidR="008839BA" w:rsidRPr="008839BA" w:rsidRDefault="008839BA" w:rsidP="008839BA">
      <w:pPr>
        <w:pStyle w:val="Literaturverzeichnis"/>
      </w:pPr>
      <w:r w:rsidRPr="007B33F8">
        <w:rPr>
          <w:lang w:val="de-DE"/>
        </w:rPr>
        <w:t>[29]</w:t>
      </w:r>
      <w:r w:rsidRPr="007B33F8">
        <w:rPr>
          <w:lang w:val="de-DE"/>
        </w:rPr>
        <w:tab/>
        <w:t xml:space="preserve">Mastertheboss.com, „Configuring message redelivery on JBoss - WildFly“. [Online]. Verfügbar unter: http://www.mastertheboss.com/jboss-server/jboss-jms/configuring-message-redelivery-on-jboss-wildfly. </w:t>
      </w:r>
      <w:r w:rsidRPr="008839BA">
        <w:t>[Zugegriffen: 18-Dez-2016].</w:t>
      </w:r>
    </w:p>
    <w:p w14:paraId="0F64FDB3" w14:textId="77777777" w:rsidR="008839BA" w:rsidRPr="007B33F8" w:rsidRDefault="008839BA" w:rsidP="008839BA">
      <w:pPr>
        <w:pStyle w:val="Literaturverzeichnis"/>
        <w:rPr>
          <w:lang w:val="de-DE"/>
        </w:rPr>
      </w:pPr>
      <w:r w:rsidRPr="008839BA">
        <w:t>[30]</w:t>
      </w:r>
      <w:r w:rsidRPr="008839BA">
        <w:tab/>
        <w:t xml:space="preserve">Oracle Corporation, „Controlling Message Acknowledgment (The Java EE 6 Tutorial)“. </w:t>
      </w:r>
      <w:r w:rsidRPr="007B33F8">
        <w:rPr>
          <w:lang w:val="de-DE"/>
        </w:rPr>
        <w:t>[Online]. Verfügbar unter: https://docs.oracle.com/cd/E19798-01/821-1841/bncfw/index.html. [Zugegriffen: 18-Dez-2016].</w:t>
      </w:r>
    </w:p>
    <w:p w14:paraId="40562218" w14:textId="42416B8C"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19" w:name="_Ref469407729"/>
      <w:r w:rsidRPr="00565C3F">
        <w:rPr>
          <w:lang w:val="de-DE"/>
        </w:rPr>
        <w:t>Gesamtarchitekturen im Vergleich</w:t>
      </w:r>
      <w:bookmarkEnd w:id="19"/>
    </w:p>
    <w:p w14:paraId="4448BACD" w14:textId="77777777"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1312"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261D05" w:rsidRPr="00A6598C" w:rsidRDefault="00261D05" w:rsidP="003703C0">
                            <w:pPr>
                              <w:pStyle w:val="Beschriftung"/>
                              <w:rPr>
                                <w:noProof/>
                                <w:sz w:val="20"/>
                                <w:szCs w:val="20"/>
                                <w:lang w:val="de-DE"/>
                              </w:rPr>
                            </w:pPr>
                            <w:bookmarkStart w:id="20"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0"/>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261D05" w:rsidRPr="00A6598C" w:rsidRDefault="00261D05" w:rsidP="003703C0">
                      <w:pPr>
                        <w:pStyle w:val="Beschriftung"/>
                        <w:rPr>
                          <w:noProof/>
                          <w:sz w:val="20"/>
                          <w:szCs w:val="20"/>
                          <w:lang w:val="de-DE"/>
                        </w:rPr>
                      </w:pPr>
                      <w:bookmarkStart w:id="21"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1"/>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5168"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6">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261D05" w:rsidRPr="00786A23" w:rsidRDefault="00261D05"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261D05" w:rsidRPr="00786A23" w:rsidRDefault="00261D05"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7216"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7">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Alle Maven-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22" w:name="_Ref469992098"/>
      <w:r w:rsidRPr="00565C3F">
        <w:rPr>
          <w:lang w:val="de-DE"/>
        </w:rPr>
        <w:t>Chatclient Masken</w:t>
      </w:r>
      <w:bookmarkEnd w:id="22"/>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77777777" w:rsidR="00BC72ED" w:rsidRDefault="004146C8" w:rsidP="00332E98">
      <w:pPr>
        <w:jc w:val="both"/>
        <w:rPr>
          <w:highlight w:val="yellow"/>
          <w:lang w:val="de-DE"/>
        </w:rPr>
      </w:pPr>
      <w:r>
        <w:rPr>
          <w:noProof/>
        </w:rPr>
        <w:pict w14:anchorId="05B84F00">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8" o:title="clientMaske1"/>
            <w10:wrap type="through"/>
          </v:shape>
        </w:pict>
      </w:r>
      <w:r w:rsidR="00C8550B">
        <w:rPr>
          <w:highlight w:val="yellow"/>
          <w:lang w:val="de-DE"/>
        </w:rPr>
        <w:pict w14:anchorId="0ABB5E2A">
          <v:shape id="_x0000_i1026" type="#_x0000_t75" style="width:310.9pt;height:361.1pt">
            <v:imagedata r:id="rId29"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23" w:name="_Ref469992103"/>
      <w:r w:rsidRPr="00565C3F">
        <w:rPr>
          <w:lang w:val="de-DE"/>
        </w:rPr>
        <w:lastRenderedPageBreak/>
        <w:t>Benchmarkingclient Masken</w:t>
      </w:r>
      <w:bookmarkEnd w:id="23"/>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77777777" w:rsidR="00AE0C16" w:rsidRDefault="004146C8" w:rsidP="00332E98">
      <w:pPr>
        <w:jc w:val="both"/>
        <w:rPr>
          <w:lang w:val="de-DE"/>
        </w:rPr>
      </w:pPr>
      <w:r>
        <w:rPr>
          <w:noProof/>
        </w:rPr>
        <w:pict w14:anchorId="51181659">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30" o:title="benchmarkingMaske2"/>
            <w10:wrap type="tight"/>
          </v:shape>
        </w:pict>
      </w:r>
    </w:p>
    <w:p w14:paraId="203F18F3" w14:textId="77777777" w:rsidR="00E82E24" w:rsidRDefault="00C8550B" w:rsidP="00332E98">
      <w:pPr>
        <w:jc w:val="both"/>
        <w:rPr>
          <w:lang w:val="de-DE"/>
        </w:rPr>
      </w:pPr>
      <w:r>
        <w:rPr>
          <w:lang w:val="de-DE"/>
        </w:rPr>
        <w:pict w14:anchorId="241E2ACD">
          <v:shape id="_x0000_i1027" type="#_x0000_t75" style="width:250.9pt;height:178.35pt">
            <v:imagedata r:id="rId31" o:title="benchmarkingMaske1"/>
          </v:shape>
        </w:pict>
      </w:r>
    </w:p>
    <w:p w14:paraId="2FACE497" w14:textId="77777777" w:rsidR="00C45B2B" w:rsidRDefault="00C45B2B" w:rsidP="00332E98">
      <w:pPr>
        <w:jc w:val="both"/>
        <w:rPr>
          <w:lang w:val="de-DE"/>
        </w:rPr>
      </w:pPr>
    </w:p>
    <w:p w14:paraId="16CA452E" w14:textId="77777777" w:rsidR="00C45B2B" w:rsidRDefault="004146C8" w:rsidP="00332E98">
      <w:pPr>
        <w:jc w:val="both"/>
        <w:rPr>
          <w:lang w:val="de-DE"/>
        </w:rPr>
      </w:pPr>
      <w:r>
        <w:rPr>
          <w:noProof/>
        </w:rPr>
        <w:pict w14:anchorId="345CC57A">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32" o:title="benchmarkingMaske4"/>
            <w10:wrap type="tight"/>
          </v:shape>
        </w:pict>
      </w:r>
    </w:p>
    <w:p w14:paraId="68CCC4C2" w14:textId="77777777" w:rsidR="00C45B2B" w:rsidRDefault="00C8550B" w:rsidP="00332E98">
      <w:pPr>
        <w:jc w:val="both"/>
        <w:rPr>
          <w:lang w:val="de-DE"/>
        </w:rPr>
      </w:pPr>
      <w:r>
        <w:rPr>
          <w:lang w:val="de-DE"/>
        </w:rPr>
        <w:pict w14:anchorId="6610AC57">
          <v:shape id="_x0000_i1028" type="#_x0000_t75" style="width:247.65pt;height:177.25pt">
            <v:imagedata r:id="rId33" o:title="benchmarkingMaske3"/>
          </v:shape>
        </w:pict>
      </w:r>
    </w:p>
    <w:p w14:paraId="12A53885" w14:textId="77777777" w:rsidR="00C45B2B" w:rsidRDefault="00C45B2B" w:rsidP="00332E98">
      <w:pPr>
        <w:jc w:val="both"/>
        <w:rPr>
          <w:lang w:val="de-DE"/>
        </w:rPr>
      </w:pPr>
    </w:p>
    <w:p w14:paraId="67760B53" w14:textId="77777777" w:rsidR="00C45B2B" w:rsidRDefault="004146C8" w:rsidP="00332E98">
      <w:pPr>
        <w:jc w:val="both"/>
        <w:rPr>
          <w:lang w:val="de-DE"/>
        </w:rPr>
      </w:pPr>
      <w:r>
        <w:rPr>
          <w:noProof/>
        </w:rPr>
        <w:pict w14:anchorId="28B06956">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34" o:title="benchmarkingMaske6"/>
            <w10:wrap type="tight"/>
          </v:shape>
        </w:pict>
      </w:r>
    </w:p>
    <w:p w14:paraId="369D5428" w14:textId="77777777" w:rsidR="00C45B2B" w:rsidRDefault="00C8550B" w:rsidP="00332E98">
      <w:pPr>
        <w:jc w:val="both"/>
        <w:rPr>
          <w:lang w:val="de-DE"/>
        </w:rPr>
      </w:pPr>
      <w:r>
        <w:rPr>
          <w:lang w:val="de-DE"/>
        </w:rPr>
        <w:pict w14:anchorId="12C5D905">
          <v:shape id="_x0000_i1029" type="#_x0000_t75" style="width:248.2pt;height:174.55pt">
            <v:imagedata r:id="rId35"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r>
        <w:rPr>
          <w:lang w:val="de-DE"/>
        </w:rPr>
        <w:t>Adminc</w:t>
      </w:r>
      <w:r w:rsidRPr="00565C3F">
        <w:rPr>
          <w:lang w:val="de-DE"/>
        </w:rPr>
        <w:t>lient Masken</w:t>
      </w:r>
    </w:p>
    <w:p w14:paraId="31CDC9F5" w14:textId="77777777" w:rsidR="006976D0" w:rsidRDefault="00EE4865" w:rsidP="00EE4865">
      <w:pPr>
        <w:jc w:val="both"/>
        <w:rPr>
          <w:lang w:val="de-DE"/>
        </w:rPr>
      </w:pPr>
      <w:r w:rsidRPr="00E84262">
        <w:rPr>
          <w:noProof/>
          <w:lang w:val="de-DE" w:eastAsia="de-DE"/>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24" w:name="_Ref470099851"/>
      <w:r>
        <w:rPr>
          <w:lang w:val="de-DE"/>
        </w:rPr>
        <w:lastRenderedPageBreak/>
        <w:t>Benchmarking-Tests</w:t>
      </w:r>
      <w:bookmarkEnd w:id="24"/>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583680" cy="2136775"/>
                    </a:xfrm>
                    <a:prstGeom prst="rect">
                      <a:avLst/>
                    </a:prstGeom>
                  </pic:spPr>
                </pic:pic>
              </a:graphicData>
            </a:graphic>
          </wp:inline>
        </w:drawing>
      </w:r>
    </w:p>
    <w:p w14:paraId="27FF4169" w14:textId="17A91638" w:rsidR="006976D0" w:rsidRPr="00027C22" w:rsidRDefault="00027C22" w:rsidP="00027C22">
      <w:pPr>
        <w:pStyle w:val="Beschriftung"/>
        <w:rPr>
          <w:lang w:val="de-DE"/>
        </w:rPr>
      </w:pPr>
      <w:bookmarkStart w:id="25"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8F0426">
        <w:rPr>
          <w:noProof/>
          <w:lang w:val="de-DE"/>
        </w:rPr>
        <w:t>18</w:t>
      </w:r>
      <w:r>
        <w:fldChar w:fldCharType="end"/>
      </w:r>
      <w:bookmarkEnd w:id="25"/>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7777777" w:rsidR="00027C22" w:rsidRP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sectPr w:rsidR="00027C22" w:rsidRPr="00027C22"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avid" w:date="2016-12-21T23:02:00Z" w:initials="D">
    <w:p w14:paraId="5DC29765" w14:textId="4CBA9D2F" w:rsidR="00261D05" w:rsidRPr="00F30867" w:rsidRDefault="00261D05">
      <w:pPr>
        <w:pStyle w:val="Kommentartext"/>
        <w:rPr>
          <w:lang w:val="de-DE"/>
        </w:rPr>
      </w:pPr>
      <w:r>
        <w:rPr>
          <w:rStyle w:val="Kommentarzeichen"/>
        </w:rPr>
        <w:annotationRef/>
      </w:r>
      <w:r w:rsidRPr="00F30867">
        <w:rPr>
          <w:lang w:val="de-DE"/>
        </w:rPr>
        <w:t>Begriff einführen</w:t>
      </w:r>
    </w:p>
  </w:comment>
  <w:comment w:id="10" w:author="David" w:date="2016-12-22T15:31:00Z" w:initials="D">
    <w:p w14:paraId="20B11F8B" w14:textId="52A6E32D" w:rsidR="00261D05" w:rsidRDefault="00261D05">
      <w:pPr>
        <w:pStyle w:val="Kommentartext"/>
      </w:pPr>
      <w:r>
        <w:rPr>
          <w:rStyle w:val="Kommentarzeichen"/>
        </w:rPr>
        <w:annotationRef/>
      </w:r>
      <w:r>
        <w:t>Entfern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C29765" w15:done="0"/>
  <w15:commentEx w15:paraId="20B11F8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8D4EBA" w14:textId="77777777" w:rsidR="004146C8" w:rsidRDefault="004146C8">
      <w:r>
        <w:separator/>
      </w:r>
    </w:p>
  </w:endnote>
  <w:endnote w:type="continuationSeparator" w:id="0">
    <w:p w14:paraId="6056F552" w14:textId="77777777" w:rsidR="004146C8" w:rsidRDefault="004146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ACBC55" w14:textId="77777777" w:rsidR="004146C8" w:rsidRDefault="004146C8"/>
  </w:footnote>
  <w:footnote w:type="continuationSeparator" w:id="0">
    <w:p w14:paraId="1D90E51D" w14:textId="77777777" w:rsidR="004146C8" w:rsidRDefault="004146C8">
      <w:r>
        <w:continuationSeparator/>
      </w:r>
    </w:p>
  </w:footnote>
  <w:footnote w:id="1">
    <w:p w14:paraId="028197A5" w14:textId="723E6B7D" w:rsidR="00261D05" w:rsidRPr="00EC601F" w:rsidRDefault="00261D05">
      <w:pPr>
        <w:pStyle w:val="Funotentext"/>
      </w:pPr>
      <w:r w:rsidRPr="00C8550B">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2">
    <w:p w14:paraId="40A34A5E" w14:textId="77777777" w:rsidR="00261D05" w:rsidRPr="008A0017" w:rsidRDefault="00261D05">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3">
    <w:p w14:paraId="5368BF2F" w14:textId="481EC463" w:rsidR="00261D05" w:rsidRPr="00EC4695" w:rsidRDefault="00261D05" w:rsidP="00CD41B9">
      <w:pPr>
        <w:ind w:firstLine="202"/>
        <w:rPr>
          <w:lang w:val="de-DE"/>
        </w:rPr>
      </w:pPr>
      <w:r w:rsidRPr="00C8550B">
        <w:rPr>
          <w:rStyle w:val="Funotenzeichen"/>
        </w:rPr>
        <w:footnoteRef/>
      </w:r>
      <w:r w:rsidRPr="00CD1AD7">
        <w:rPr>
          <w:rStyle w:val="Funotenzeichen"/>
          <w:sz w:val="16"/>
          <w:szCs w:val="16"/>
          <w:lang w:val="de-DE"/>
        </w:rPr>
        <w:t xml:space="preserve"> </w:t>
      </w:r>
      <w:r w:rsidRPr="004B5266">
        <w:rPr>
          <w:sz w:val="16"/>
          <w:szCs w:val="16"/>
          <w:lang w:val="de-DE"/>
        </w:rPr>
        <w:t>Das Prinzip „Seperation of concern“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4">
    <w:p w14:paraId="747B400B" w14:textId="77777777" w:rsidR="00261D05" w:rsidRPr="006940C0" w:rsidRDefault="00261D05">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5">
    <w:p w14:paraId="3754DB42" w14:textId="7F565C3E" w:rsidR="00261D05" w:rsidRPr="00573D63" w:rsidRDefault="00261D05">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3]","plainCitation":"[13]"},"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7B33F8">
        <w:rPr>
          <w:lang w:val="de-DE"/>
        </w:rPr>
        <w:t>[13]</w:t>
      </w:r>
      <w:r>
        <w:rPr>
          <w:lang w:val="de-DE"/>
        </w:rPr>
        <w:fldChar w:fldCharType="end"/>
      </w:r>
      <w:r w:rsidRPr="009755FD">
        <w:rPr>
          <w:lang w:val="de-DE"/>
        </w:rPr>
        <w:t>.</w:t>
      </w:r>
    </w:p>
  </w:footnote>
  <w:footnote w:id="6">
    <w:p w14:paraId="4D6C5728" w14:textId="6CF976EC" w:rsidR="00261D05" w:rsidRPr="00C8402F" w:rsidRDefault="00261D05">
      <w:pPr>
        <w:pStyle w:val="Funotentext"/>
        <w:rPr>
          <w:lang w:val="de-DE"/>
        </w:rPr>
      </w:pPr>
      <w:r w:rsidRPr="00C8550B">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4]","plainCitation":"[14]"},"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7B33F8">
        <w:rPr>
          <w:lang w:val="de-DE"/>
        </w:rPr>
        <w:t>[14]</w:t>
      </w:r>
      <w:r>
        <w:rPr>
          <w:lang w:val="de-DE"/>
        </w:rPr>
        <w:fldChar w:fldCharType="end"/>
      </w:r>
      <w:r w:rsidRPr="009755FD">
        <w:rPr>
          <w:lang w:val="de-DE"/>
        </w:rPr>
        <w:t xml:space="preserve">. </w:t>
      </w:r>
    </w:p>
  </w:footnote>
  <w:footnote w:id="7">
    <w:p w14:paraId="50586DC0" w14:textId="77777777" w:rsidR="00261D05" w:rsidRPr="000159B7" w:rsidRDefault="00261D05" w:rsidP="00310DA8">
      <w:pPr>
        <w:pStyle w:val="Funotentext"/>
        <w:rPr>
          <w:lang w:val="de-DE"/>
        </w:rPr>
      </w:pPr>
      <w:r w:rsidRPr="00C8550B">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8">
    <w:p w14:paraId="6B773EE1" w14:textId="340B2C69" w:rsidR="00261D05" w:rsidRPr="00D211A7" w:rsidRDefault="00261D05" w:rsidP="00314C7D">
      <w:pPr>
        <w:pStyle w:val="Funotentext"/>
        <w:rPr>
          <w:lang w:val="de-DE"/>
        </w:rPr>
      </w:pPr>
      <w:r w:rsidRPr="00C8550B">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2]","plainCitation":"[22]"},"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7B33F8">
        <w:rPr>
          <w:lang w:val="de-DE"/>
        </w:rPr>
        <w:t>[22]</w:t>
      </w:r>
      <w:r w:rsidRPr="00BA4C32">
        <w:rPr>
          <w:lang w:val="de-DE"/>
        </w:rPr>
        <w:fldChar w:fldCharType="end"/>
      </w:r>
      <w:r w:rsidRPr="00BA4C32">
        <w:rPr>
          <w:lang w:val="de-DE"/>
        </w:rPr>
        <w:t>.</w:t>
      </w:r>
    </w:p>
  </w:footnote>
  <w:footnote w:id="9">
    <w:p w14:paraId="58B43FAA" w14:textId="77777777" w:rsidR="00261D05" w:rsidRPr="00DE0578" w:rsidRDefault="00261D05"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0">
    <w:p w14:paraId="15FB3567" w14:textId="77777777" w:rsidR="00261D05" w:rsidRPr="00BA4C32" w:rsidRDefault="00261D05">
      <w:pPr>
        <w:pStyle w:val="Funotentext"/>
        <w:rPr>
          <w:lang w:val="de-DE"/>
        </w:rPr>
      </w:pPr>
      <w:r w:rsidRPr="00C8550B">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1">
    <w:p w14:paraId="613C5F52" w14:textId="77777777" w:rsidR="00261D05" w:rsidRPr="008972A8" w:rsidRDefault="00261D05" w:rsidP="00313F2F">
      <w:pPr>
        <w:pStyle w:val="Funotentext"/>
        <w:rPr>
          <w:lang w:val="de-DE"/>
        </w:rPr>
      </w:pPr>
      <w:r w:rsidRPr="00C8550B">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57A61CCD" w:rsidR="00261D05" w:rsidRDefault="00261D05">
    <w:pPr>
      <w:framePr w:wrap="auto" w:vAnchor="text" w:hAnchor="margin" w:xAlign="right" w:y="1"/>
    </w:pPr>
    <w:r>
      <w:fldChar w:fldCharType="begin"/>
    </w:r>
    <w:r>
      <w:instrText xml:space="preserve">PAGE  </w:instrText>
    </w:r>
    <w:r>
      <w:fldChar w:fldCharType="separate"/>
    </w:r>
    <w:r w:rsidR="00C8550B">
      <w:rPr>
        <w:noProof/>
      </w:rPr>
      <w:t>2</w:t>
    </w:r>
    <w:r>
      <w:fldChar w:fldCharType="end"/>
    </w:r>
  </w:p>
  <w:p w14:paraId="598C0730" w14:textId="77777777" w:rsidR="00261D05" w:rsidRDefault="00261D05">
    <w:pPr>
      <w:ind w:right="360"/>
    </w:pPr>
    <w:r>
      <w:t>Studienarbeit – Verteilte Systeme</w:t>
    </w:r>
  </w:p>
  <w:p w14:paraId="6BFC936D" w14:textId="77777777" w:rsidR="00261D05" w:rsidRDefault="00261D05">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5"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8"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1"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3"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8"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0"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8"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0"/>
  </w:num>
  <w:num w:numId="3">
    <w:abstractNumId w:val="10"/>
    <w:lvlOverride w:ilvl="0">
      <w:lvl w:ilvl="0">
        <w:start w:val="1"/>
        <w:numFmt w:val="decimal"/>
        <w:lvlText w:val="%1."/>
        <w:legacy w:legacy="1" w:legacySpace="0" w:legacyIndent="360"/>
        <w:lvlJc w:val="left"/>
        <w:pPr>
          <w:ind w:left="360" w:hanging="360"/>
        </w:pPr>
      </w:lvl>
    </w:lvlOverride>
  </w:num>
  <w:num w:numId="4">
    <w:abstractNumId w:val="10"/>
    <w:lvlOverride w:ilvl="0">
      <w:lvl w:ilvl="0">
        <w:start w:val="1"/>
        <w:numFmt w:val="decimal"/>
        <w:lvlText w:val="%1."/>
        <w:legacy w:legacy="1" w:legacySpace="0" w:legacyIndent="360"/>
        <w:lvlJc w:val="left"/>
        <w:pPr>
          <w:ind w:left="360" w:hanging="360"/>
        </w:pPr>
      </w:lvl>
    </w:lvlOverride>
  </w:num>
  <w:num w:numId="5">
    <w:abstractNumId w:val="10"/>
    <w:lvlOverride w:ilvl="0">
      <w:lvl w:ilvl="0">
        <w:start w:val="1"/>
        <w:numFmt w:val="decimal"/>
        <w:lvlText w:val="%1."/>
        <w:legacy w:legacy="1" w:legacySpace="0" w:legacyIndent="360"/>
        <w:lvlJc w:val="left"/>
        <w:pPr>
          <w:ind w:left="360" w:hanging="360"/>
        </w:pPr>
      </w:lvl>
    </w:lvlOverride>
  </w:num>
  <w:num w:numId="6">
    <w:abstractNumId w:val="16"/>
  </w:num>
  <w:num w:numId="7">
    <w:abstractNumId w:val="16"/>
    <w:lvlOverride w:ilvl="0">
      <w:lvl w:ilvl="0">
        <w:start w:val="1"/>
        <w:numFmt w:val="decimal"/>
        <w:lvlText w:val="%1."/>
        <w:legacy w:legacy="1" w:legacySpace="0" w:legacyIndent="360"/>
        <w:lvlJc w:val="left"/>
        <w:pPr>
          <w:ind w:left="360" w:hanging="360"/>
        </w:pPr>
      </w:lvl>
    </w:lvlOverride>
  </w:num>
  <w:num w:numId="8">
    <w:abstractNumId w:val="16"/>
    <w:lvlOverride w:ilvl="0">
      <w:lvl w:ilvl="0">
        <w:start w:val="1"/>
        <w:numFmt w:val="decimal"/>
        <w:lvlText w:val="%1."/>
        <w:legacy w:legacy="1" w:legacySpace="0" w:legacyIndent="360"/>
        <w:lvlJc w:val="left"/>
        <w:pPr>
          <w:ind w:left="360" w:hanging="360"/>
        </w:pPr>
      </w:lvl>
    </w:lvlOverride>
  </w:num>
  <w:num w:numId="9">
    <w:abstractNumId w:val="16"/>
    <w:lvlOverride w:ilvl="0">
      <w:lvl w:ilvl="0">
        <w:start w:val="1"/>
        <w:numFmt w:val="decimal"/>
        <w:lvlText w:val="%1."/>
        <w:legacy w:legacy="1" w:legacySpace="0" w:legacyIndent="360"/>
        <w:lvlJc w:val="left"/>
        <w:pPr>
          <w:ind w:left="360" w:hanging="360"/>
        </w:pPr>
      </w:lvl>
    </w:lvlOverride>
  </w:num>
  <w:num w:numId="10">
    <w:abstractNumId w:val="16"/>
    <w:lvlOverride w:ilvl="0">
      <w:lvl w:ilvl="0">
        <w:start w:val="1"/>
        <w:numFmt w:val="decimal"/>
        <w:lvlText w:val="%1."/>
        <w:legacy w:legacy="1" w:legacySpace="0" w:legacyIndent="360"/>
        <w:lvlJc w:val="left"/>
        <w:pPr>
          <w:ind w:left="360" w:hanging="360"/>
        </w:pPr>
      </w:lvl>
    </w:lvlOverride>
  </w:num>
  <w:num w:numId="11">
    <w:abstractNumId w:val="16"/>
    <w:lvlOverride w:ilvl="0">
      <w:lvl w:ilvl="0">
        <w:start w:val="1"/>
        <w:numFmt w:val="decimal"/>
        <w:lvlText w:val="%1."/>
        <w:legacy w:legacy="1" w:legacySpace="0" w:legacyIndent="360"/>
        <w:lvlJc w:val="left"/>
        <w:pPr>
          <w:ind w:left="360" w:hanging="360"/>
        </w:pPr>
      </w:lvl>
    </w:lvlOverride>
  </w:num>
  <w:num w:numId="12">
    <w:abstractNumId w:val="12"/>
  </w:num>
  <w:num w:numId="13">
    <w:abstractNumId w:val="4"/>
  </w:num>
  <w:num w:numId="14">
    <w:abstractNumId w:val="19"/>
  </w:num>
  <w:num w:numId="15">
    <w:abstractNumId w:val="17"/>
  </w:num>
  <w:num w:numId="16">
    <w:abstractNumId w:val="29"/>
  </w:num>
  <w:num w:numId="17">
    <w:abstractNumId w:val="9"/>
  </w:num>
  <w:num w:numId="18">
    <w:abstractNumId w:val="7"/>
  </w:num>
  <w:num w:numId="19">
    <w:abstractNumId w:val="27"/>
  </w:num>
  <w:num w:numId="20">
    <w:abstractNumId w:val="13"/>
  </w:num>
  <w:num w:numId="21">
    <w:abstractNumId w:val="18"/>
  </w:num>
  <w:num w:numId="22">
    <w:abstractNumId w:val="1"/>
  </w:num>
  <w:num w:numId="23">
    <w:abstractNumId w:val="2"/>
  </w:num>
  <w:num w:numId="24">
    <w:abstractNumId w:val="5"/>
  </w:num>
  <w:num w:numId="25">
    <w:abstractNumId w:val="15"/>
  </w:num>
  <w:num w:numId="26">
    <w:abstractNumId w:val="21"/>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3"/>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0"/>
  </w:num>
  <w:num w:numId="32">
    <w:abstractNumId w:val="11"/>
  </w:num>
  <w:num w:numId="33">
    <w:abstractNumId w:val="26"/>
  </w:num>
  <w:num w:numId="34">
    <w:abstractNumId w:val="24"/>
  </w:num>
  <w:num w:numId="35">
    <w:abstractNumId w:val="22"/>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8"/>
  </w:num>
  <w:num w:numId="39">
    <w:abstractNumId w:val="3"/>
  </w:num>
  <w:num w:numId="40">
    <w:abstractNumId w:val="25"/>
  </w:num>
  <w:num w:numId="41">
    <w:abstractNumId w:val="6"/>
  </w:num>
  <w:num w:numId="42">
    <w:abstractNumId w:val="0"/>
  </w:num>
  <w:num w:numId="43">
    <w:abstractNumId w:val="8"/>
  </w:num>
  <w:num w:numId="4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23732"/>
    <w:rsid w:val="00027C22"/>
    <w:rsid w:val="00037BE0"/>
    <w:rsid w:val="00041CCD"/>
    <w:rsid w:val="000465C7"/>
    <w:rsid w:val="0004733E"/>
    <w:rsid w:val="00053C00"/>
    <w:rsid w:val="00053FBA"/>
    <w:rsid w:val="00054216"/>
    <w:rsid w:val="00055D07"/>
    <w:rsid w:val="00060A97"/>
    <w:rsid w:val="00061C8E"/>
    <w:rsid w:val="00062078"/>
    <w:rsid w:val="00072C14"/>
    <w:rsid w:val="000734ED"/>
    <w:rsid w:val="00083451"/>
    <w:rsid w:val="000839B5"/>
    <w:rsid w:val="000867D7"/>
    <w:rsid w:val="00092ED0"/>
    <w:rsid w:val="00095D97"/>
    <w:rsid w:val="000A5242"/>
    <w:rsid w:val="000A5AE3"/>
    <w:rsid w:val="000A5BA9"/>
    <w:rsid w:val="000D271C"/>
    <w:rsid w:val="000D6FD3"/>
    <w:rsid w:val="000F0B12"/>
    <w:rsid w:val="0010035F"/>
    <w:rsid w:val="00101EE6"/>
    <w:rsid w:val="0010219E"/>
    <w:rsid w:val="00104DE5"/>
    <w:rsid w:val="00116552"/>
    <w:rsid w:val="00121365"/>
    <w:rsid w:val="00127737"/>
    <w:rsid w:val="0013016A"/>
    <w:rsid w:val="001425DC"/>
    <w:rsid w:val="001432F2"/>
    <w:rsid w:val="00144120"/>
    <w:rsid w:val="00145C64"/>
    <w:rsid w:val="00147075"/>
    <w:rsid w:val="001501AC"/>
    <w:rsid w:val="00153262"/>
    <w:rsid w:val="00153B71"/>
    <w:rsid w:val="00156DCE"/>
    <w:rsid w:val="00160D45"/>
    <w:rsid w:val="00171712"/>
    <w:rsid w:val="00176537"/>
    <w:rsid w:val="001765BA"/>
    <w:rsid w:val="001765D8"/>
    <w:rsid w:val="00182591"/>
    <w:rsid w:val="00183559"/>
    <w:rsid w:val="00193278"/>
    <w:rsid w:val="001A6CCB"/>
    <w:rsid w:val="001B50E6"/>
    <w:rsid w:val="001D4BD0"/>
    <w:rsid w:val="001D53EB"/>
    <w:rsid w:val="001F1501"/>
    <w:rsid w:val="001F7AE2"/>
    <w:rsid w:val="002021DB"/>
    <w:rsid w:val="0020468A"/>
    <w:rsid w:val="0021059E"/>
    <w:rsid w:val="002176F0"/>
    <w:rsid w:val="002205F7"/>
    <w:rsid w:val="00220960"/>
    <w:rsid w:val="00222DB9"/>
    <w:rsid w:val="002233CA"/>
    <w:rsid w:val="0023126B"/>
    <w:rsid w:val="00240812"/>
    <w:rsid w:val="00245A67"/>
    <w:rsid w:val="00257340"/>
    <w:rsid w:val="00261D05"/>
    <w:rsid w:val="002620BB"/>
    <w:rsid w:val="00263241"/>
    <w:rsid w:val="0026359E"/>
    <w:rsid w:val="00270018"/>
    <w:rsid w:val="00291769"/>
    <w:rsid w:val="002A3A2A"/>
    <w:rsid w:val="002B1B6C"/>
    <w:rsid w:val="002B2111"/>
    <w:rsid w:val="002B39CD"/>
    <w:rsid w:val="002C1F32"/>
    <w:rsid w:val="002C4FD9"/>
    <w:rsid w:val="002C6248"/>
    <w:rsid w:val="002D2EDE"/>
    <w:rsid w:val="002D6EDE"/>
    <w:rsid w:val="002E03FB"/>
    <w:rsid w:val="002E4B98"/>
    <w:rsid w:val="002E5A67"/>
    <w:rsid w:val="002E6A9B"/>
    <w:rsid w:val="002F6DA6"/>
    <w:rsid w:val="0030313B"/>
    <w:rsid w:val="00310DA8"/>
    <w:rsid w:val="00312283"/>
    <w:rsid w:val="00313F2F"/>
    <w:rsid w:val="00314C7D"/>
    <w:rsid w:val="003164F5"/>
    <w:rsid w:val="00332E98"/>
    <w:rsid w:val="00355199"/>
    <w:rsid w:val="00357378"/>
    <w:rsid w:val="00360C6D"/>
    <w:rsid w:val="003703C0"/>
    <w:rsid w:val="003744B5"/>
    <w:rsid w:val="003801C2"/>
    <w:rsid w:val="00396DE7"/>
    <w:rsid w:val="003B1C38"/>
    <w:rsid w:val="003B3148"/>
    <w:rsid w:val="003B77FA"/>
    <w:rsid w:val="003C673B"/>
    <w:rsid w:val="003D103D"/>
    <w:rsid w:val="003D1A6A"/>
    <w:rsid w:val="003D5332"/>
    <w:rsid w:val="003D6361"/>
    <w:rsid w:val="003D6DE3"/>
    <w:rsid w:val="00406754"/>
    <w:rsid w:val="00411732"/>
    <w:rsid w:val="0041201A"/>
    <w:rsid w:val="004146C8"/>
    <w:rsid w:val="00423420"/>
    <w:rsid w:val="004271A1"/>
    <w:rsid w:val="004407C2"/>
    <w:rsid w:val="004409FA"/>
    <w:rsid w:val="0044189C"/>
    <w:rsid w:val="0045341A"/>
    <w:rsid w:val="00453A4F"/>
    <w:rsid w:val="004541F8"/>
    <w:rsid w:val="004560BF"/>
    <w:rsid w:val="00457E0B"/>
    <w:rsid w:val="00476326"/>
    <w:rsid w:val="004B3D2F"/>
    <w:rsid w:val="004B4DF1"/>
    <w:rsid w:val="004B5266"/>
    <w:rsid w:val="004C1675"/>
    <w:rsid w:val="004C3A5F"/>
    <w:rsid w:val="004D171C"/>
    <w:rsid w:val="004D6DFB"/>
    <w:rsid w:val="004F0950"/>
    <w:rsid w:val="004F34D3"/>
    <w:rsid w:val="004F5553"/>
    <w:rsid w:val="00506B6A"/>
    <w:rsid w:val="005129BA"/>
    <w:rsid w:val="00513E45"/>
    <w:rsid w:val="00521111"/>
    <w:rsid w:val="005304CF"/>
    <w:rsid w:val="0053622A"/>
    <w:rsid w:val="005376A9"/>
    <w:rsid w:val="00553528"/>
    <w:rsid w:val="00553FF7"/>
    <w:rsid w:val="00556C0A"/>
    <w:rsid w:val="00556F1C"/>
    <w:rsid w:val="0056231A"/>
    <w:rsid w:val="00562722"/>
    <w:rsid w:val="00565C3F"/>
    <w:rsid w:val="00573D63"/>
    <w:rsid w:val="00574610"/>
    <w:rsid w:val="005749F2"/>
    <w:rsid w:val="00587DEE"/>
    <w:rsid w:val="00590209"/>
    <w:rsid w:val="005934BF"/>
    <w:rsid w:val="00597EE5"/>
    <w:rsid w:val="005A7ADE"/>
    <w:rsid w:val="005B0A45"/>
    <w:rsid w:val="005C0F7C"/>
    <w:rsid w:val="005C1789"/>
    <w:rsid w:val="005C7C66"/>
    <w:rsid w:val="005D1819"/>
    <w:rsid w:val="00606505"/>
    <w:rsid w:val="0061572C"/>
    <w:rsid w:val="006225CA"/>
    <w:rsid w:val="00627F18"/>
    <w:rsid w:val="006366C4"/>
    <w:rsid w:val="00636A6D"/>
    <w:rsid w:val="00640F0B"/>
    <w:rsid w:val="00641A4D"/>
    <w:rsid w:val="006425E3"/>
    <w:rsid w:val="0064330C"/>
    <w:rsid w:val="00644C3E"/>
    <w:rsid w:val="006526C6"/>
    <w:rsid w:val="00652D56"/>
    <w:rsid w:val="00665576"/>
    <w:rsid w:val="006730F2"/>
    <w:rsid w:val="00673CE1"/>
    <w:rsid w:val="006740E1"/>
    <w:rsid w:val="00675A96"/>
    <w:rsid w:val="006860FB"/>
    <w:rsid w:val="006940C0"/>
    <w:rsid w:val="00695FC2"/>
    <w:rsid w:val="006976D0"/>
    <w:rsid w:val="006B5C60"/>
    <w:rsid w:val="006C0FE8"/>
    <w:rsid w:val="006C3494"/>
    <w:rsid w:val="006C4F8A"/>
    <w:rsid w:val="006C647C"/>
    <w:rsid w:val="006D7C6B"/>
    <w:rsid w:val="006E07E6"/>
    <w:rsid w:val="006F275F"/>
    <w:rsid w:val="006F4EBF"/>
    <w:rsid w:val="007035EB"/>
    <w:rsid w:val="00713127"/>
    <w:rsid w:val="00716D5D"/>
    <w:rsid w:val="00727C44"/>
    <w:rsid w:val="00731078"/>
    <w:rsid w:val="00731F04"/>
    <w:rsid w:val="007427CC"/>
    <w:rsid w:val="007460B1"/>
    <w:rsid w:val="0074640D"/>
    <w:rsid w:val="00752DE8"/>
    <w:rsid w:val="0075563B"/>
    <w:rsid w:val="00760126"/>
    <w:rsid w:val="007731CE"/>
    <w:rsid w:val="00775CCC"/>
    <w:rsid w:val="0077787B"/>
    <w:rsid w:val="00786A23"/>
    <w:rsid w:val="00795719"/>
    <w:rsid w:val="007A1701"/>
    <w:rsid w:val="007A6C97"/>
    <w:rsid w:val="007B30B7"/>
    <w:rsid w:val="007B33F8"/>
    <w:rsid w:val="007B65E1"/>
    <w:rsid w:val="007C213D"/>
    <w:rsid w:val="007E3DF2"/>
    <w:rsid w:val="007E7255"/>
    <w:rsid w:val="007F46C3"/>
    <w:rsid w:val="007F60F4"/>
    <w:rsid w:val="0080571B"/>
    <w:rsid w:val="00805A3E"/>
    <w:rsid w:val="00807BC5"/>
    <w:rsid w:val="0081632D"/>
    <w:rsid w:val="00826C5A"/>
    <w:rsid w:val="00832EA6"/>
    <w:rsid w:val="00837284"/>
    <w:rsid w:val="008443F3"/>
    <w:rsid w:val="00845C2E"/>
    <w:rsid w:val="0085194D"/>
    <w:rsid w:val="008668C9"/>
    <w:rsid w:val="00866BE2"/>
    <w:rsid w:val="00867D78"/>
    <w:rsid w:val="00870053"/>
    <w:rsid w:val="008746F6"/>
    <w:rsid w:val="00882031"/>
    <w:rsid w:val="008839BA"/>
    <w:rsid w:val="00884945"/>
    <w:rsid w:val="00884CB7"/>
    <w:rsid w:val="008972A8"/>
    <w:rsid w:val="0089788C"/>
    <w:rsid w:val="008A0017"/>
    <w:rsid w:val="008A7497"/>
    <w:rsid w:val="008B1CEB"/>
    <w:rsid w:val="008B4196"/>
    <w:rsid w:val="008C630A"/>
    <w:rsid w:val="008C66BA"/>
    <w:rsid w:val="008D0A2C"/>
    <w:rsid w:val="008D19BB"/>
    <w:rsid w:val="008E5F1A"/>
    <w:rsid w:val="008E6394"/>
    <w:rsid w:val="008F0426"/>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D1E30"/>
    <w:rsid w:val="009E4531"/>
    <w:rsid w:val="009E60E9"/>
    <w:rsid w:val="009F423C"/>
    <w:rsid w:val="009F4356"/>
    <w:rsid w:val="00A00EF4"/>
    <w:rsid w:val="00A04005"/>
    <w:rsid w:val="00A138DC"/>
    <w:rsid w:val="00A209B0"/>
    <w:rsid w:val="00A23089"/>
    <w:rsid w:val="00A25CFC"/>
    <w:rsid w:val="00A2652C"/>
    <w:rsid w:val="00A310CB"/>
    <w:rsid w:val="00A40554"/>
    <w:rsid w:val="00A41C50"/>
    <w:rsid w:val="00A454CE"/>
    <w:rsid w:val="00A467EE"/>
    <w:rsid w:val="00A6022C"/>
    <w:rsid w:val="00A640EA"/>
    <w:rsid w:val="00A64316"/>
    <w:rsid w:val="00A64FA4"/>
    <w:rsid w:val="00A6598C"/>
    <w:rsid w:val="00A66306"/>
    <w:rsid w:val="00A75936"/>
    <w:rsid w:val="00A81E19"/>
    <w:rsid w:val="00A86F59"/>
    <w:rsid w:val="00A91D79"/>
    <w:rsid w:val="00AB0BFD"/>
    <w:rsid w:val="00AB3C37"/>
    <w:rsid w:val="00AC1473"/>
    <w:rsid w:val="00AC6901"/>
    <w:rsid w:val="00AD0F39"/>
    <w:rsid w:val="00AD4164"/>
    <w:rsid w:val="00AD63DD"/>
    <w:rsid w:val="00AD7CDC"/>
    <w:rsid w:val="00AE0C16"/>
    <w:rsid w:val="00B216B2"/>
    <w:rsid w:val="00B2576A"/>
    <w:rsid w:val="00B364D9"/>
    <w:rsid w:val="00B37787"/>
    <w:rsid w:val="00B43E75"/>
    <w:rsid w:val="00B62D35"/>
    <w:rsid w:val="00B64FA2"/>
    <w:rsid w:val="00B704B6"/>
    <w:rsid w:val="00B7304C"/>
    <w:rsid w:val="00B81650"/>
    <w:rsid w:val="00B94129"/>
    <w:rsid w:val="00BA4C32"/>
    <w:rsid w:val="00BB14A6"/>
    <w:rsid w:val="00BB635C"/>
    <w:rsid w:val="00BC4168"/>
    <w:rsid w:val="00BC62C0"/>
    <w:rsid w:val="00BC72ED"/>
    <w:rsid w:val="00BD69A2"/>
    <w:rsid w:val="00BE4277"/>
    <w:rsid w:val="00BE4C93"/>
    <w:rsid w:val="00BF476B"/>
    <w:rsid w:val="00BF5926"/>
    <w:rsid w:val="00C016B4"/>
    <w:rsid w:val="00C03968"/>
    <w:rsid w:val="00C0494A"/>
    <w:rsid w:val="00C061E3"/>
    <w:rsid w:val="00C1158B"/>
    <w:rsid w:val="00C11846"/>
    <w:rsid w:val="00C1688B"/>
    <w:rsid w:val="00C16F07"/>
    <w:rsid w:val="00C2109C"/>
    <w:rsid w:val="00C2456D"/>
    <w:rsid w:val="00C25F6B"/>
    <w:rsid w:val="00C27EBB"/>
    <w:rsid w:val="00C40DC7"/>
    <w:rsid w:val="00C42A6B"/>
    <w:rsid w:val="00C45B2B"/>
    <w:rsid w:val="00C47188"/>
    <w:rsid w:val="00C50B00"/>
    <w:rsid w:val="00C56C67"/>
    <w:rsid w:val="00C6289E"/>
    <w:rsid w:val="00C65209"/>
    <w:rsid w:val="00C71F17"/>
    <w:rsid w:val="00C73172"/>
    <w:rsid w:val="00C762F7"/>
    <w:rsid w:val="00C8402F"/>
    <w:rsid w:val="00C8550B"/>
    <w:rsid w:val="00C92EA8"/>
    <w:rsid w:val="00C94FA7"/>
    <w:rsid w:val="00CA3CDA"/>
    <w:rsid w:val="00CA6573"/>
    <w:rsid w:val="00CB314C"/>
    <w:rsid w:val="00CD14CD"/>
    <w:rsid w:val="00CD1AD7"/>
    <w:rsid w:val="00CD3CC4"/>
    <w:rsid w:val="00CD41B9"/>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1529"/>
    <w:rsid w:val="00DF53CC"/>
    <w:rsid w:val="00E02D0B"/>
    <w:rsid w:val="00E061E4"/>
    <w:rsid w:val="00E0720E"/>
    <w:rsid w:val="00E07389"/>
    <w:rsid w:val="00E07EF2"/>
    <w:rsid w:val="00E13CC5"/>
    <w:rsid w:val="00E15F60"/>
    <w:rsid w:val="00E20A3F"/>
    <w:rsid w:val="00E20C7D"/>
    <w:rsid w:val="00E24722"/>
    <w:rsid w:val="00E251CC"/>
    <w:rsid w:val="00E25C48"/>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601F"/>
    <w:rsid w:val="00ED5334"/>
    <w:rsid w:val="00ED5A08"/>
    <w:rsid w:val="00EE1CEB"/>
    <w:rsid w:val="00EE251F"/>
    <w:rsid w:val="00EE3DE3"/>
    <w:rsid w:val="00EE4865"/>
    <w:rsid w:val="00EF11AC"/>
    <w:rsid w:val="00EF1337"/>
    <w:rsid w:val="00EF48E1"/>
    <w:rsid w:val="00F15986"/>
    <w:rsid w:val="00F256CA"/>
    <w:rsid w:val="00F30867"/>
    <w:rsid w:val="00F54C40"/>
    <w:rsid w:val="00F56503"/>
    <w:rsid w:val="00F62D48"/>
    <w:rsid w:val="00F643C3"/>
    <w:rsid w:val="00F67334"/>
    <w:rsid w:val="00F67812"/>
    <w:rsid w:val="00F76409"/>
    <w:rsid w:val="00F76998"/>
    <w:rsid w:val="00F77303"/>
    <w:rsid w:val="00F84C54"/>
    <w:rsid w:val="00F85E9F"/>
    <w:rsid w:val="00F92C79"/>
    <w:rsid w:val="00F93C74"/>
    <w:rsid w:val="00F957DA"/>
    <w:rsid w:val="00F95B2A"/>
    <w:rsid w:val="00F9631F"/>
    <w:rsid w:val="00FB6F76"/>
    <w:rsid w:val="00FB755E"/>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43C6F-CD77-4EA1-B733-B8FF365EC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0363</Words>
  <Characters>65288</Characters>
  <Application>Microsoft Office Word</Application>
  <DocSecurity>0</DocSecurity>
  <Lines>544</Lines>
  <Paragraphs>150</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75501</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Felix</cp:lastModifiedBy>
  <cp:revision>3</cp:revision>
  <cp:lastPrinted>2004-03-23T09:00:00Z</cp:lastPrinted>
  <dcterms:created xsi:type="dcterms:W3CDTF">2016-12-22T17:16:00Z</dcterms:created>
  <dcterms:modified xsi:type="dcterms:W3CDTF">2016-12-22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4Y6hYQ7"/&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